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3424" behindDoc="0" locked="0" layoutInCell="1" allowOverlap="1" wp14:anchorId="4C0B7734" wp14:editId="41ED2CB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ABD182" id="Straight Connector 1"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1376" behindDoc="0" locked="0" layoutInCell="1" allowOverlap="1" wp14:anchorId="0CF38B5E" wp14:editId="42D8C590">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409792" id="Straight Connector 2" o:spid="_x0000_s1026" style="position:absolute;z-index:25162137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76E9A924"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3835D4">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0944" behindDoc="0" locked="0" layoutInCell="1" allowOverlap="1" wp14:anchorId="55D15D10" wp14:editId="11200CCB">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0937A237" w:rsidR="00BB5896" w:rsidRPr="00021AF9" w:rsidRDefault="00BB5896"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GView.</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0944;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0937A237" w:rsidR="00BB5896" w:rsidRPr="00021AF9" w:rsidRDefault="00BB5896"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GView.</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r w:rsidR="00426C2E">
        <w:t>GV</w:t>
      </w:r>
      <w:r w:rsidR="00631C6C">
        <w:t>iew</w:t>
      </w:r>
      <w:bookmarkEnd w:id="80"/>
      <w:bookmarkEnd w:id="81"/>
      <w:bookmarkEnd w:id="82"/>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8352" behindDoc="0" locked="0" layoutInCell="1" allowOverlap="1" wp14:anchorId="52721F7E" wp14:editId="1597754E">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FFA463A" w:rsidR="00BB5896" w:rsidRPr="005E28CC" w:rsidRDefault="00BB5896"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8352"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FFA463A" w:rsidR="00BB5896" w:rsidRPr="005E28CC" w:rsidRDefault="00BB5896"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5760" behindDoc="0" locked="0" layoutInCell="1" allowOverlap="1" wp14:anchorId="0E98190E" wp14:editId="6E7BF598">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7D382FD"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C52F68">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1904" behindDoc="0" locked="0" layoutInCell="1" allowOverlap="1" wp14:anchorId="66F14659" wp14:editId="2489B444">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44AA5E55" w:rsidR="00BB5896" w:rsidRPr="003A0DB8" w:rsidRDefault="00BB5896"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1904"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44AA5E55" w:rsidR="00BB5896" w:rsidRPr="003A0DB8" w:rsidRDefault="00BB5896"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69856" behindDoc="0" locked="0" layoutInCell="1" allowOverlap="1" wp14:anchorId="1F249F25" wp14:editId="51D56BD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0F323AA0" w:rsidR="00BB5896" w:rsidRPr="003B2164" w:rsidRDefault="00BB5896"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69856;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0F323AA0" w:rsidR="00BB5896" w:rsidRPr="003B2164" w:rsidRDefault="00BB5896"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6960" behindDoc="0" locked="0" layoutInCell="1" allowOverlap="1" wp14:anchorId="31110CE7" wp14:editId="039720D4">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B7F2394" w:rsidR="00BB5896" w:rsidRPr="00A071D9" w:rsidRDefault="00BB5896"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6960"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B7F2394" w:rsidR="00BB5896" w:rsidRPr="00A071D9" w:rsidRDefault="00BB5896"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0576" behindDoc="0" locked="0" layoutInCell="1" allowOverlap="1" wp14:anchorId="73FADB2A" wp14:editId="57D312F2">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27B83E1F" w:rsidR="00BB5896" w:rsidRDefault="00BB5896"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BB5896" w:rsidRPr="001E374E"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3ECD349" w:rsidR="00BB5896" w:rsidRDefault="00BB5896"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0576"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7B83E1F" w:rsidR="00BB5896" w:rsidRDefault="00BB5896"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BB5896" w:rsidRPr="001E374E" w:rsidRDefault="00BB5896"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3ECD349" w:rsidR="00BB5896" w:rsidRDefault="00BB5896"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3168" behindDoc="0" locked="0" layoutInCell="1" allowOverlap="1" wp14:anchorId="11A16A50" wp14:editId="578AB504">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01D67943" w:rsidR="00BB5896" w:rsidRPr="00001546" w:rsidRDefault="00BB5896"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3168;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01D67943" w:rsidR="00BB5896" w:rsidRPr="00001546" w:rsidRDefault="00BB5896"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7744" behindDoc="0" locked="0" layoutInCell="1" allowOverlap="1" wp14:anchorId="05F59840" wp14:editId="7F4F31E4">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8FA123D" w:rsidR="00BB5896" w:rsidRPr="008D3C24" w:rsidRDefault="00BB5896"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7744;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8FA123D" w:rsidR="00BB5896" w:rsidRPr="008D3C24" w:rsidRDefault="00BB5896"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0816" behindDoc="0" locked="0" layoutInCell="1" allowOverlap="1" wp14:anchorId="32355DF2" wp14:editId="1C39F70F">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1840" behindDoc="0" locked="0" layoutInCell="1" allowOverlap="1" wp14:anchorId="6CD29D54" wp14:editId="76C7BE68">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05C97F1B" w:rsidR="00BB5896" w:rsidRPr="006B592F" w:rsidRDefault="00BB5896"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05C97F1B" w:rsidR="00BB5896" w:rsidRPr="006B592F" w:rsidRDefault="00BB5896"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6240" behindDoc="0" locked="0" layoutInCell="1" allowOverlap="1" wp14:anchorId="1A503A7A" wp14:editId="67E09251">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3B8FBF53" w:rsidR="00BB5896" w:rsidRPr="00B71E15" w:rsidRDefault="00BB5896"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3B8FBF53" w:rsidR="00BB5896" w:rsidRPr="00B71E15" w:rsidRDefault="00BB5896"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4192" behindDoc="0" locked="0" layoutInCell="1" allowOverlap="1" wp14:anchorId="4ED337D2" wp14:editId="2D5A150E">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4912" behindDoc="0" locked="0" layoutInCell="1" allowOverlap="1" wp14:anchorId="2EBA9735" wp14:editId="73E6759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5C3F259C" w:rsidR="00BB5896" w:rsidRPr="00B128E9" w:rsidRDefault="00BB5896"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5C3F259C" w:rsidR="00BB5896" w:rsidRPr="00B128E9" w:rsidRDefault="00BB5896"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2864" behindDoc="0" locked="0" layoutInCell="1" allowOverlap="1" wp14:anchorId="77C2FC07" wp14:editId="6B399125">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37B01D75"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3835D4">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19360" behindDoc="0" locked="0" layoutInCell="1" allowOverlap="1" wp14:anchorId="0ADF7978" wp14:editId="1A822551">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3DD291F4" w:rsidR="00BB5896" w:rsidRPr="003145D7" w:rsidRDefault="00BB5896"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3DD291F4" w:rsidR="00BB5896" w:rsidRPr="003145D7" w:rsidRDefault="00BB5896"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9120" behindDoc="0" locked="0" layoutInCell="1" allowOverlap="1" wp14:anchorId="222232CE" wp14:editId="0DDE450F">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09120;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1408" behindDoc="0" locked="0" layoutInCell="1" allowOverlap="1" wp14:anchorId="1E67931C" wp14:editId="230BFF82">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A4B6A3D" w:rsidR="00BB5896" w:rsidRPr="00D92640" w:rsidRDefault="00BB5896"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A4B6A3D" w:rsidR="00BB5896" w:rsidRPr="00D92640" w:rsidRDefault="00BB5896"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1168" behindDoc="0" locked="0" layoutInCell="1" allowOverlap="1" wp14:anchorId="6EC5D43A" wp14:editId="1E55D467">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1168;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3456" behindDoc="0" locked="0" layoutInCell="1" allowOverlap="1" wp14:anchorId="6C4D3A77" wp14:editId="5DC23368">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EEF690F" w:rsidR="00BB5896" w:rsidRPr="00D92640" w:rsidRDefault="00BB5896"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EEF690F" w:rsidR="00BB5896" w:rsidRPr="00D92640" w:rsidRDefault="00BB5896"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1536" behindDoc="0" locked="0" layoutInCell="1" allowOverlap="1" wp14:anchorId="19E12C51" wp14:editId="7E3AFB43">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1536;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5504" behindDoc="0" locked="0" layoutInCell="1" allowOverlap="1" wp14:anchorId="3CF86B51" wp14:editId="37C63B6B">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11A919B4" w:rsidR="00BB5896" w:rsidRPr="00D92640" w:rsidRDefault="00BB5896"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11A919B4" w:rsidR="00BB5896" w:rsidRPr="00D92640" w:rsidRDefault="00BB5896"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3584" behindDoc="0" locked="0" layoutInCell="1" allowOverlap="1" wp14:anchorId="2B29A3B7" wp14:editId="4AE237EF">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3584;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E753971" wp14:editId="6388B146">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097CB018" w:rsidR="00BB5896" w:rsidRPr="00D92640" w:rsidRDefault="00BB5896"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097CB018" w:rsidR="00BB5896" w:rsidRPr="00D92640" w:rsidRDefault="00BB5896"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49728" behindDoc="0" locked="0" layoutInCell="1" allowOverlap="1" wp14:anchorId="198C9277" wp14:editId="0E05C863">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49728;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573785C1" w:rsidR="006B1118" w:rsidRDefault="00723C18" w:rsidP="0055525B">
      <w:pPr>
        <w:pStyle w:val="Caption"/>
        <w:spacing w:after="120"/>
      </w:pPr>
      <w:bookmarkStart w:id="182" w:name="_Ref528579740"/>
      <w:bookmarkStart w:id="183" w:name="_Ref528579733"/>
      <w:r w:rsidRPr="00CC2440">
        <w:rPr>
          <w:b/>
          <w:bCs/>
          <w:noProof/>
        </w:rPr>
        <w:lastRenderedPageBreak/>
        <w:drawing>
          <wp:anchor distT="0" distB="0" distL="114300" distR="114300" simplePos="0" relativeHeight="251876352" behindDoc="0" locked="0" layoutInCell="1" allowOverlap="1" wp14:anchorId="42B5B4C6" wp14:editId="0EE53E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7376" behindDoc="0" locked="0" layoutInCell="1" allowOverlap="1" wp14:anchorId="1B50A318" wp14:editId="0B97D75A">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A014892" w:rsidR="00BB5896" w:rsidRPr="002E63F2" w:rsidRDefault="00BB5896"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A014892" w:rsidR="00BB5896" w:rsidRPr="002E63F2" w:rsidRDefault="00BB5896"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3835D4">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1472" behindDoc="0" locked="0" layoutInCell="1" allowOverlap="1" wp14:anchorId="0B181422" wp14:editId="5B2D5AAE">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51DC72C0" w:rsidR="00BB5896" w:rsidRPr="00E11748" w:rsidRDefault="00BB5896"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1472;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51DC72C0" w:rsidR="00BB5896" w:rsidRPr="00E11748" w:rsidRDefault="00BB5896"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8640" behindDoc="0" locked="0" layoutInCell="1" allowOverlap="1" wp14:anchorId="7E9BFEDF" wp14:editId="75FCADE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6B3ED5C7" w:rsidR="00BB5896" w:rsidRPr="007058F6" w:rsidRDefault="00BB5896"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8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6B3ED5C7" w:rsidR="00BB5896" w:rsidRPr="007058F6" w:rsidRDefault="00BB5896"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6592" behindDoc="0" locked="0" layoutInCell="1" allowOverlap="1" wp14:anchorId="0FEA7C76" wp14:editId="79A7ADC9">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r>
        <w:lastRenderedPageBreak/>
        <w:t>ComM</w:t>
      </w:r>
      <w:bookmarkEnd w:id="190"/>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29600" behindDoc="0" locked="0" layoutInCell="1" allowOverlap="1" wp14:anchorId="497269AC" wp14:editId="30C2ED6F">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302CB80B" w:rsidR="00BB5896" w:rsidRPr="005377BE" w:rsidRDefault="00BB5896"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302CB80B" w:rsidR="00BB5896" w:rsidRPr="005377BE" w:rsidRDefault="00BB5896"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89664" behindDoc="0" locked="0" layoutInCell="1" allowOverlap="1" wp14:anchorId="78B97C27" wp14:editId="411B8714">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r>
        <w:lastRenderedPageBreak/>
        <w:t>ComC</w:t>
      </w:r>
      <w:bookmarkEnd w:id="193"/>
      <w:bookmarkEnd w:id="194"/>
    </w:p>
    <w:p w14:paraId="338BC3A7" w14:textId="2664E6E5" w:rsidR="005439B6" w:rsidRDefault="009C1191" w:rsidP="0011372D">
      <w:r>
        <w:rPr>
          <w:noProof/>
        </w:rPr>
        <mc:AlternateContent>
          <mc:Choice Requires="wps">
            <w:drawing>
              <wp:anchor distT="0" distB="0" distL="114300" distR="114300" simplePos="0" relativeHeight="251934720" behindDoc="0" locked="0" layoutInCell="1" allowOverlap="1" wp14:anchorId="07FAB80F" wp14:editId="5819D63E">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A0B061" id="Frame 40" o:spid="_x0000_s1026" style="position:absolute;margin-left:42.7pt;margin-top:589.75pt;width:71.5pt;height:15.2pt;z-index:251934720;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3696" behindDoc="0" locked="0" layoutInCell="1" allowOverlap="1" wp14:anchorId="7B0E0895" wp14:editId="723CE967">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477A6BF" w:rsidR="00BB5896" w:rsidRPr="00DB387A" w:rsidRDefault="00BB5896"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you see the domain architectures of comC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3696;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477A6BF" w:rsidR="00BB5896" w:rsidRPr="00DB387A" w:rsidRDefault="00BB5896"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you see the domain architectures of comC protein in A. baylyi ADP1 and A. b ATCC 19606. </w:t>
                        </w:r>
                      </w:p>
                    </w:txbxContent>
                  </v:textbox>
                </v:shape>
                <w10:wrap type="topAndBottom"/>
              </v:group>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comC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comC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made ComC</w:t>
      </w:r>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245BB03"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3835D4">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25D30F4D">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47FD1DCC"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C52F68">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515450C2"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3835D4">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self score</w:t>
            </w:r>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hewanella putrefaciens</w:t>
            </w:r>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But</w:t>
            </w:r>
            <w:r w:rsidR="00D00856">
              <w:rPr>
                <w:rFonts w:eastAsia="Times New Roman" w:cs="Calibri"/>
                <w:color w:val="000000"/>
                <w:sz w:val="16"/>
                <w:szCs w:val="16"/>
              </w:rPr>
              <w:t>tiauxella ferragutia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Citrobacter freundii</w:t>
            </w:r>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quaternary ammonium compound efflux SMR transporter Qac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Klebsiella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ycolicibacterium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32AA67A9" w14:textId="77F03165" w:rsidR="00F14C92" w:rsidRDefault="00BB5896" w:rsidP="003B167D">
      <w:r>
        <w:rPr>
          <w:noProof/>
        </w:rPr>
        <mc:AlternateContent>
          <mc:Choice Requires="wpg">
            <w:drawing>
              <wp:anchor distT="0" distB="0" distL="114300" distR="114300" simplePos="0" relativeHeight="251944960" behindDoc="0" locked="0" layoutInCell="1" allowOverlap="1" wp14:anchorId="0895A320" wp14:editId="3CD63684">
                <wp:simplePos x="0" y="0"/>
                <wp:positionH relativeFrom="column">
                  <wp:posOffset>-71950</wp:posOffset>
                </wp:positionH>
                <wp:positionV relativeFrom="paragraph">
                  <wp:posOffset>3389679</wp:posOffset>
                </wp:positionV>
                <wp:extent cx="5525135" cy="3787775"/>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5525135" cy="3787775"/>
                          <a:chOff x="0" y="0"/>
                          <a:chExt cx="5525135" cy="3787775"/>
                        </a:xfrm>
                      </wpg:grpSpPr>
                      <pic:pic xmlns:pic="http://schemas.openxmlformats.org/drawingml/2006/picture">
                        <pic:nvPicPr>
                          <pic:cNvPr id="52" name="Picture 52"/>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25135" cy="3113405"/>
                          </a:xfrm>
                          <a:prstGeom prst="rect">
                            <a:avLst/>
                          </a:prstGeom>
                        </pic:spPr>
                      </pic:pic>
                      <wps:wsp>
                        <wps:cNvPr id="53" name="Text Box 53"/>
                        <wps:cNvSpPr txBox="1"/>
                        <wps:spPr>
                          <a:xfrm>
                            <a:off x="0" y="3172460"/>
                            <a:ext cx="5525135" cy="615315"/>
                          </a:xfrm>
                          <a:prstGeom prst="rect">
                            <a:avLst/>
                          </a:prstGeom>
                          <a:solidFill>
                            <a:prstClr val="white"/>
                          </a:solidFill>
                          <a:ln>
                            <a:noFill/>
                          </a:ln>
                        </wps:spPr>
                        <wps:txbx>
                          <w:txbxContent>
                            <w:p w14:paraId="11453F35" w14:textId="3EAAB6A8" w:rsidR="00BB5896" w:rsidRPr="00E40650" w:rsidRDefault="00BB5896" w:rsidP="00C52F68">
                              <w:pPr>
                                <w:pStyle w:val="Caption"/>
                              </w:pPr>
                              <w:bookmarkStart w:id="203"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3"/>
                              <w:r w:rsidRPr="00C52F68">
                                <w:rPr>
                                  <w:b/>
                                  <w:bCs/>
                                </w:rPr>
                                <w:t>:</w:t>
                              </w:r>
                              <w:r>
                                <w:t xml:space="preserve"> three function classifications in gene ontology (GO) for 1068 HGT-derived genes in which GO terms could be assigned extracted from 59 A. baumannii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95A320" id="Group 54" o:spid="_x0000_s1149" style="position:absolute;left:0;text-align:left;margin-left:-5.65pt;margin-top:266.9pt;width:435.05pt;height:298.25pt;z-index:251944960" coordsize="55251,3787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">
                <v:shape id="Picture 52" o:spid="_x0000_s1150" type="#_x0000_t75" style="position:absolute;width:55251;height:311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">
                  <v:imagedata r:id="rId110" o:title=""/>
                </v:shape>
                <v:shape id="Text Box 53" o:spid="_x0000_s1151" type="#_x0000_t202" style="position:absolute;top:31724;width:55251;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" stroked="f">
                  <v:textbox style="mso-fit-shape-to-text:t" inset="0,0,0,0">
                    <w:txbxContent>
                      <w:p w14:paraId="11453F35" w14:textId="3EAAB6A8" w:rsidR="00BB5896" w:rsidRPr="00E40650" w:rsidRDefault="00BB5896" w:rsidP="00C52F68">
                        <w:pPr>
                          <w:pStyle w:val="Caption"/>
                        </w:pPr>
                        <w:bookmarkStart w:id="204"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4"/>
                        <w:r w:rsidRPr="00C52F68">
                          <w:rPr>
                            <w:b/>
                            <w:bCs/>
                          </w:rPr>
                          <w:t>:</w:t>
                        </w:r>
                        <w:r>
                          <w:t xml:space="preserve"> three function classifications in gene ontology (GO) for 1068 HGT-derived genes in which GO terms could be assigned extracted from 59 A. baumannii </w:t>
                        </w:r>
                      </w:p>
                    </w:txbxContent>
                  </v:textbox>
                </v:shape>
                <w10:wrap type="topAndBottom"/>
              </v:group>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D73DD">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GO term could assign to 1068 candidates, and the results were summarized for the three GO sub-ontologies. </w:t>
      </w:r>
      <w:r w:rsidR="00216B28">
        <w:t>Overall, proteins encoded by HGT-derived genes are preferentially located in cell membrane and are often involved in biding processes</w:t>
      </w:r>
      <w:r>
        <w:t xml:space="preserve"> (</w:t>
      </w:r>
      <w:r>
        <w:fldChar w:fldCharType="begin"/>
      </w:r>
      <w:r>
        <w:instrText xml:space="preserve"> REF _Ref530671149 \h </w:instrText>
      </w:r>
      <w:r>
        <w:fldChar w:fldCharType="separate"/>
      </w:r>
      <w:r w:rsidRPr="00C52F68">
        <w:rPr>
          <w:b/>
          <w:bCs/>
        </w:rPr>
        <w:t xml:space="preserve">Figure </w:t>
      </w:r>
      <w:r w:rsidRPr="00C52F68">
        <w:rPr>
          <w:b/>
          <w:bCs/>
          <w:noProof/>
        </w:rPr>
        <w:t>25</w:t>
      </w:r>
      <w:r>
        <w:fldChar w:fldCharType="end"/>
      </w:r>
      <w:r>
        <w:t>)</w:t>
      </w:r>
      <w:r w:rsidR="00216B28">
        <w:t>.</w:t>
      </w:r>
    </w:p>
    <w:p w14:paraId="48F4C3BD" w14:textId="571EC056" w:rsidR="005C3FD3" w:rsidRDefault="00CB481F" w:rsidP="005C3FD3">
      <w:pPr>
        <w:keepNext/>
      </w:pPr>
      <w:r>
        <w:t>To be more specific in</w:t>
      </w:r>
      <w:r w:rsidR="00C86FD4">
        <w:t xml:space="preserve"> our analysis we focused in aye as an example and see how is the go annotation in the whole genome and only hgts</w:t>
      </w:r>
      <w:bookmarkStart w:id="205" w:name="_GoBack"/>
      <w:bookmarkEnd w:id="205"/>
    </w:p>
    <w:p w14:paraId="519502F8" w14:textId="7A290A42" w:rsidR="008B517C" w:rsidRDefault="008B517C" w:rsidP="008B517C">
      <w:r>
        <w:br w:type="page"/>
      </w:r>
    </w:p>
    <w:p w14:paraId="1420B3E5" w14:textId="0FA3835F" w:rsidR="00CD6D73" w:rsidRDefault="00E307F9" w:rsidP="00CD6D73">
      <w:pPr>
        <w:pStyle w:val="Heading2"/>
      </w:pPr>
      <w:bookmarkStart w:id="206" w:name="_Toc523657801"/>
      <w:bookmarkStart w:id="207" w:name="_Toc528762475"/>
      <w:r>
        <w:lastRenderedPageBreak/>
        <w:t>Contaminations versus HGTs in assemblies</w:t>
      </w:r>
      <w:bookmarkEnd w:id="206"/>
      <w:bookmarkEnd w:id="207"/>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r w:rsidR="00F83421">
        <w:t>Wern</w:t>
      </w:r>
      <w:r>
        <w:t>igerod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ernigerod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4671EC77" w:rsidR="007A3217" w:rsidRPr="007A3217" w:rsidRDefault="007A3217" w:rsidP="007A3217">
      <w:pPr>
        <w:pStyle w:val="Caption"/>
        <w:keepNext/>
        <w:spacing w:after="0"/>
      </w:pPr>
      <w:bookmarkStart w:id="208"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3835D4">
        <w:rPr>
          <w:b/>
          <w:bCs/>
          <w:noProof/>
        </w:rPr>
        <w:t>6</w:t>
      </w:r>
      <w:r w:rsidRPr="007A3217">
        <w:rPr>
          <w:b/>
          <w:bCs/>
        </w:rPr>
        <w:fldChar w:fldCharType="end"/>
      </w:r>
      <w:bookmarkEnd w:id="208"/>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we mapped the Wernigerod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have very small length (less than 300 bp).</w:t>
      </w:r>
    </w:p>
    <w:p w14:paraId="6D82BAA5" w14:textId="63D5F3F7" w:rsidR="00BE3E12" w:rsidRDefault="00BE3E12" w:rsidP="00BE3E12">
      <w:pPr>
        <w:pStyle w:val="Caption"/>
        <w:keepNext/>
        <w:spacing w:after="0"/>
      </w:pPr>
      <w:bookmarkStart w:id="209"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3835D4">
        <w:rPr>
          <w:b/>
          <w:bCs/>
          <w:noProof/>
        </w:rPr>
        <w:t>7</w:t>
      </w:r>
      <w:r w:rsidRPr="00CC5259">
        <w:rPr>
          <w:b/>
          <w:bCs/>
        </w:rPr>
        <w:fldChar w:fldCharType="end"/>
      </w:r>
      <w:bookmarkEnd w:id="209"/>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r w:rsidR="00DD1B88">
        <w:rPr>
          <w:i/>
          <w:iCs/>
        </w:rPr>
        <w:t>Bradyhizobiaceae/Bradyhizobium</w:t>
      </w:r>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10" w:name="_Toc528762476"/>
      <w:r>
        <w:lastRenderedPageBreak/>
        <w:t>Outer membrane and Extracellular protein</w:t>
      </w:r>
      <w:r w:rsidR="00A41B63">
        <w:t>s</w:t>
      </w:r>
      <w:bookmarkEnd w:id="210"/>
    </w:p>
    <w:p w14:paraId="1B95FEAF" w14:textId="059D709B"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ClubSubP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 for proteins with specific shift function in </w:t>
      </w:r>
      <w:r w:rsidR="008C486D">
        <w:rPr>
          <w:i/>
          <w:iCs/>
        </w:rPr>
        <w:t>A. baumannii</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mong the OEPs we found interesting genes such as comC</w:t>
      </w:r>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We identified comC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5C3FD3">
        <w:rPr>
          <w:b/>
          <w:bCs/>
          <w:noProof/>
        </w:rPr>
        <w:t>6</w:t>
      </w:r>
      <w:r w:rsidR="00725105">
        <w:fldChar w:fldCharType="end"/>
      </w:r>
      <w:r w:rsidR="00725105">
        <w:t>.</w:t>
      </w:r>
    </w:p>
    <w:p w14:paraId="1B539DD3" w14:textId="13C4CE0D" w:rsidR="00E0738D" w:rsidRPr="00B06E73" w:rsidRDefault="00E0738D" w:rsidP="002B2987">
      <w:r>
        <w:rPr>
          <w:noProof/>
        </w:rPr>
        <w:lastRenderedPageBreak/>
        <mc:AlternateContent>
          <mc:Choice Requires="wpg">
            <w:drawing>
              <wp:anchor distT="0" distB="0" distL="114300" distR="114300" simplePos="0" relativeHeight="251936768" behindDoc="0" locked="0" layoutInCell="1" allowOverlap="1" wp14:anchorId="00217B74" wp14:editId="46E2C27A">
                <wp:simplePos x="0" y="0"/>
                <wp:positionH relativeFrom="column">
                  <wp:posOffset>349885</wp:posOffset>
                </wp:positionH>
                <wp:positionV relativeFrom="paragraph">
                  <wp:posOffset>185420</wp:posOffset>
                </wp:positionV>
                <wp:extent cx="4704080" cy="8781415"/>
                <wp:effectExtent l="114300" t="101600" r="109220" b="0"/>
                <wp:wrapTopAndBottom/>
                <wp:docPr id="43" name="Group 43"/>
                <wp:cNvGraphicFramePr/>
                <a:graphic xmlns:a="http://schemas.openxmlformats.org/drawingml/2006/main">
                  <a:graphicData uri="http://schemas.microsoft.com/office/word/2010/wordprocessingGroup">
                    <wpg:wgp>
                      <wpg:cNvGrpSpPr/>
                      <wpg:grpSpPr>
                        <a:xfrm>
                          <a:off x="0" y="0"/>
                          <a:ext cx="4704080" cy="8781415"/>
                          <a:chOff x="45268" y="99588"/>
                          <a:chExt cx="4704715" cy="8792304"/>
                        </a:xfrm>
                      </wpg:grpSpPr>
                      <pic:pic xmlns:pic="http://schemas.openxmlformats.org/drawingml/2006/picture">
                        <pic:nvPicPr>
                          <pic:cNvPr id="41" name="Picture 41"/>
                          <pic:cNvPicPr>
                            <a:picLocks noChangeAspect="1"/>
                          </pic:cNvPicPr>
                        </pic:nvPicPr>
                        <pic:blipFill rotWithShape="1">
                          <a:blip r:embed="rId111">
                            <a:extLst>
                              <a:ext uri="{28A0092B-C50C-407E-A947-70E740481C1C}">
                                <a14:useLocalDpi xmlns:a14="http://schemas.microsoft.com/office/drawing/2010/main" val="0"/>
                              </a:ext>
                            </a:extLst>
                          </a:blip>
                          <a:srcRect l="5605" t="5644"/>
                          <a:stretch/>
                        </pic:blipFill>
                        <pic:spPr bwMode="auto">
                          <a:xfrm>
                            <a:off x="45268" y="99588"/>
                            <a:ext cx="4704715"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45268" y="7034408"/>
                            <a:ext cx="4704715" cy="1857484"/>
                          </a:xfrm>
                          <a:prstGeom prst="rect">
                            <a:avLst/>
                          </a:prstGeom>
                          <a:solidFill>
                            <a:prstClr val="white"/>
                          </a:solidFill>
                          <a:ln>
                            <a:noFill/>
                          </a:ln>
                        </wps:spPr>
                        <wps:txbx>
                          <w:txbxContent>
                            <w:p w14:paraId="40ABA424" w14:textId="2150E6C7" w:rsidR="00BB5896" w:rsidRPr="00984808" w:rsidRDefault="00BB5896" w:rsidP="00E0738D">
                              <w:pPr>
                                <w:pStyle w:val="Caption"/>
                                <w:rPr>
                                  <w:b/>
                                  <w:bCs/>
                                  <w:noProof/>
                                </w:rPr>
                              </w:pPr>
                              <w:bookmarkStart w:id="211"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1"/>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2" style="position:absolute;left:0;text-align:left;margin-left:27.55pt;margin-top:14.6pt;width:370.4pt;height:691.45pt;z-index:251936768;mso-width-relative:margin;mso-height-relative:margin" coordorigin="452,995" coordsize="47047,8792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v/P3nmAR1lsb3w3m02FhBBCEZDee1UgFFEQkSbgRQERpEiTohRRrn/Ua72K&#13;&#10;XJpcmg0VDCXgBUW4NK8FbCiigqgIigULgpWW/3vWmTj5+L7N7mZJfed5Xma+c2bOzPx2stk9fJsl&#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2SgIn6ah7TxxQcpXq&#13;&#10;PctKSi6SFkuf1i8p+aJtSckdrUpKTq8wNCtL7e9V5azhoVVS8r/2ypUrq4aP19+Dpaulc44eUDJf&#13;&#10;sSoUs7f6oV1a0q2kPLGriorirPoTjdOF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">
                <v:shape id="Picture 41" o:spid="_x0000_s1153" type="#_x0000_t75" style="position:absolute;left:452;top:995;width:47047;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2" o:title="" croptop="3699f" cropleft="3673f"/>
                  <v:shadow on="t" color="black" opacity="26214f" origin="-.5,-.5" offset="0,.5mm"/>
                  <v:path arrowok="t"/>
                </v:shape>
                <v:shape id="Text Box 42" o:spid="_x0000_s1154" type="#_x0000_t202" style="position:absolute;left:452;top:70344;width:47047;height:18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2150E6C7" w:rsidR="00BB5896" w:rsidRPr="00984808" w:rsidRDefault="00BB5896" w:rsidP="00E0738D">
                        <w:pPr>
                          <w:pStyle w:val="Caption"/>
                          <w:rPr>
                            <w:b/>
                            <w:bCs/>
                            <w:noProof/>
                          </w:rPr>
                        </w:pPr>
                        <w:bookmarkStart w:id="212"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2"/>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such as comC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comC and ATA proteins as putative candidates for A. baumannii virulence factor . Please, see main text for more details.</w:t>
                        </w:r>
                      </w:p>
                    </w:txbxContent>
                  </v:textbox>
                </v:shape>
                <w10:wrap type="topAndBottom"/>
              </v:group>
            </w:pict>
          </mc:Fallback>
        </mc:AlternateContent>
      </w:r>
    </w:p>
    <w:p w14:paraId="5C62B6D1" w14:textId="7DECF9A2"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Pr="003835D4">
        <w:rPr>
          <w:b/>
          <w:bCs/>
          <w:noProof/>
        </w:rPr>
        <w:t>8</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5C3FD3">
        <w:rPr>
          <w:b/>
          <w:bCs/>
          <w:noProof/>
        </w:rPr>
        <w:t>7</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7A6B2058" w:rsidR="003835D4" w:rsidRPr="0055525B" w:rsidRDefault="003835D4" w:rsidP="0055525B">
      <w:pPr>
        <w:pStyle w:val="Caption"/>
        <w:keepNext/>
        <w:spacing w:after="0"/>
      </w:pPr>
      <w:bookmarkStart w:id="213"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Pr="003835D4">
        <w:rPr>
          <w:b/>
          <w:bCs/>
          <w:noProof/>
        </w:rPr>
        <w:t>8</w:t>
      </w:r>
      <w:r w:rsidRPr="003835D4">
        <w:rPr>
          <w:b/>
          <w:bCs/>
        </w:rPr>
        <w:fldChar w:fldCharType="end"/>
      </w:r>
      <w:bookmarkEnd w:id="213"/>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3835D4"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3835D4" w:rsidRDefault="003835D4" w:rsidP="003835D4">
            <w:pPr>
              <w:spacing w:line="240" w:lineRule="auto"/>
              <w:jc w:val="center"/>
              <w:rPr>
                <w:rFonts w:eastAsia="Times New Roman" w:cs="Calibri"/>
                <w:color w:val="000000"/>
                <w:sz w:val="21"/>
                <w:szCs w:val="21"/>
              </w:rPr>
            </w:pPr>
            <w:r w:rsidRPr="003835D4">
              <w:rPr>
                <w:rFonts w:eastAsia="Times New Roman" w:cs="Calibri"/>
                <w:color w:val="000000"/>
                <w:sz w:val="21"/>
                <w:szCs w:val="21"/>
              </w:rPr>
              <w:t>Gene ID</w:t>
            </w:r>
          </w:p>
        </w:tc>
        <w:tc>
          <w:tcPr>
            <w:tcW w:w="2280" w:type="dxa"/>
            <w:noWrap/>
            <w:hideMark/>
          </w:tcPr>
          <w:p w14:paraId="68F9E906"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Function</w:t>
            </w:r>
          </w:p>
        </w:tc>
        <w:tc>
          <w:tcPr>
            <w:tcW w:w="3620" w:type="dxa"/>
            <w:noWrap/>
            <w:hideMark/>
          </w:tcPr>
          <w:p w14:paraId="566D7DE5"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Donor</w:t>
            </w:r>
          </w:p>
        </w:tc>
      </w:tr>
      <w:tr w:rsidR="003835D4" w:rsidRPr="003835D4"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0024161.1</w:t>
            </w:r>
          </w:p>
        </w:tc>
        <w:tc>
          <w:tcPr>
            <w:tcW w:w="2280" w:type="dxa"/>
            <w:noWrap/>
            <w:hideMark/>
          </w:tcPr>
          <w:p w14:paraId="43532004"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hypothetical protein</w:t>
            </w:r>
          </w:p>
        </w:tc>
        <w:tc>
          <w:tcPr>
            <w:tcW w:w="3620" w:type="dxa"/>
            <w:noWrap/>
            <w:hideMark/>
          </w:tcPr>
          <w:p w14:paraId="67001949"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3835D4">
              <w:rPr>
                <w:rFonts w:eastAsia="Times New Roman" w:cs="Calibri"/>
                <w:i/>
                <w:iCs/>
                <w:color w:val="000000"/>
                <w:sz w:val="21"/>
                <w:szCs w:val="21"/>
              </w:rPr>
              <w:t>Pseudomonas weihenstephanensis</w:t>
            </w:r>
          </w:p>
        </w:tc>
      </w:tr>
      <w:tr w:rsidR="003835D4" w:rsidRPr="003835D4"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1129309.1</w:t>
            </w:r>
          </w:p>
        </w:tc>
        <w:tc>
          <w:tcPr>
            <w:tcW w:w="2280" w:type="dxa"/>
            <w:noWrap/>
            <w:hideMark/>
          </w:tcPr>
          <w:p w14:paraId="5AEA4449"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rPr>
              <w:t>hypothetical pr</w:t>
            </w:r>
            <w:r w:rsidRPr="003835D4">
              <w:rPr>
                <w:rFonts w:eastAsia="Times New Roman" w:cs="Calibri"/>
                <w:color w:val="000000"/>
                <w:sz w:val="21"/>
                <w:szCs w:val="21"/>
                <w:lang w:val="de-DE"/>
              </w:rPr>
              <w:t>otein</w:t>
            </w:r>
          </w:p>
        </w:tc>
        <w:tc>
          <w:tcPr>
            <w:tcW w:w="3620" w:type="dxa"/>
            <w:noWrap/>
            <w:hideMark/>
          </w:tcPr>
          <w:p w14:paraId="684A8972"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r w:rsidRPr="003835D4">
              <w:rPr>
                <w:rFonts w:eastAsia="Times New Roman" w:cs="Calibri"/>
                <w:i/>
                <w:iCs/>
                <w:color w:val="000000"/>
                <w:sz w:val="21"/>
                <w:szCs w:val="21"/>
                <w:lang w:val="de-DE"/>
              </w:rPr>
              <w:t>Psychrobacter arcticus</w:t>
            </w:r>
          </w:p>
        </w:tc>
      </w:tr>
      <w:tr w:rsidR="003835D4" w:rsidRPr="003835D4"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288712.1</w:t>
            </w:r>
          </w:p>
        </w:tc>
        <w:tc>
          <w:tcPr>
            <w:tcW w:w="2280" w:type="dxa"/>
            <w:noWrap/>
            <w:hideMark/>
          </w:tcPr>
          <w:p w14:paraId="704BF167"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lang w:val="de-DE"/>
              </w:rPr>
              <w:t>hypothetical protein</w:t>
            </w:r>
          </w:p>
        </w:tc>
        <w:tc>
          <w:tcPr>
            <w:tcW w:w="3620" w:type="dxa"/>
            <w:noWrap/>
            <w:hideMark/>
          </w:tcPr>
          <w:p w14:paraId="2C78FE6C"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r w:rsidRPr="003835D4">
              <w:rPr>
                <w:rFonts w:eastAsia="Times New Roman" w:cs="Calibri"/>
                <w:i/>
                <w:iCs/>
                <w:color w:val="000000"/>
                <w:sz w:val="21"/>
                <w:szCs w:val="21"/>
                <w:lang w:val="de-DE"/>
              </w:rPr>
              <w:t>Pseudomonas fluorescens</w:t>
            </w:r>
          </w:p>
        </w:tc>
      </w:tr>
      <w:tr w:rsidR="003835D4" w:rsidRPr="003835D4"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984286.1</w:t>
            </w:r>
          </w:p>
        </w:tc>
        <w:tc>
          <w:tcPr>
            <w:tcW w:w="2280" w:type="dxa"/>
            <w:noWrap/>
            <w:hideMark/>
          </w:tcPr>
          <w:p w14:paraId="22615177"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lang w:val="de-DE"/>
              </w:rPr>
              <w:t>hypothetical protein</w:t>
            </w:r>
          </w:p>
        </w:tc>
        <w:tc>
          <w:tcPr>
            <w:tcW w:w="3620" w:type="dxa"/>
            <w:noWrap/>
            <w:hideMark/>
          </w:tcPr>
          <w:p w14:paraId="0A7F06A5"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r w:rsidRPr="003835D4">
              <w:rPr>
                <w:rFonts w:eastAsia="Times New Roman" w:cs="Calibri"/>
                <w:i/>
                <w:iCs/>
                <w:color w:val="000000"/>
                <w:sz w:val="21"/>
                <w:szCs w:val="21"/>
                <w:lang w:val="de-DE"/>
              </w:rPr>
              <w:t>Bordetella trematum</w:t>
            </w:r>
          </w:p>
        </w:tc>
      </w:tr>
      <w:tr w:rsidR="003835D4" w:rsidRPr="003835D4"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2134405.1</w:t>
            </w:r>
          </w:p>
        </w:tc>
        <w:tc>
          <w:tcPr>
            <w:tcW w:w="2280" w:type="dxa"/>
            <w:noWrap/>
            <w:hideMark/>
          </w:tcPr>
          <w:p w14:paraId="242B3DF6"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lang w:val="de-DE"/>
              </w:rPr>
              <w:t>hypothetical protein</w:t>
            </w:r>
          </w:p>
        </w:tc>
        <w:tc>
          <w:tcPr>
            <w:tcW w:w="3620" w:type="dxa"/>
            <w:noWrap/>
            <w:hideMark/>
          </w:tcPr>
          <w:p w14:paraId="29F4DBDD"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r w:rsidRPr="003835D4">
              <w:rPr>
                <w:rFonts w:eastAsia="Times New Roman" w:cs="Calibri"/>
                <w:i/>
                <w:iCs/>
                <w:color w:val="000000"/>
                <w:sz w:val="21"/>
                <w:szCs w:val="21"/>
                <w:lang w:val="de-DE"/>
              </w:rPr>
              <w:t>Chromobacterium subtsugae</w:t>
            </w:r>
          </w:p>
        </w:tc>
      </w:tr>
    </w:tbl>
    <w:p w14:paraId="2485C85F" w14:textId="7AC4B8F1" w:rsidR="003835D4" w:rsidRDefault="004A310B" w:rsidP="00F53B5D">
      <w:r>
        <w:rPr>
          <w:b/>
          <w:bCs/>
          <w:noProof/>
        </w:rPr>
        <mc:AlternateContent>
          <mc:Choice Requires="wpg">
            <w:drawing>
              <wp:anchor distT="0" distB="0" distL="114300" distR="114300" simplePos="0" relativeHeight="251940864" behindDoc="0" locked="0" layoutInCell="1" allowOverlap="1" wp14:anchorId="4910DAB5" wp14:editId="044B9C50">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16C4D6A7" w:rsidR="00BB5896" w:rsidRPr="00CD52FB" w:rsidRDefault="00BB5896" w:rsidP="00C3605D">
                              <w:pPr>
                                <w:pStyle w:val="Caption"/>
                                <w:rPr>
                                  <w:i w:val="0"/>
                                  <w:iCs w:val="0"/>
                                </w:rPr>
                              </w:pPr>
                              <w:bookmarkStart w:id="214"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4"/>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5" style="position:absolute;left:0;text-align:left;margin-left:.55pt;margin-top:19.4pt;width:431.7pt;height:358.5pt;z-index:251940864;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6"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4" o:title=""/>
                </v:shape>
                <v:shape id="Text Box 46" o:spid="_x0000_s1157"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16C4D6A7" w:rsidR="00BB5896" w:rsidRPr="00CD52FB" w:rsidRDefault="00BB5896" w:rsidP="00C3605D">
                        <w:pPr>
                          <w:pStyle w:val="Caption"/>
                          <w:rPr>
                            <w:i w:val="0"/>
                            <w:iCs w:val="0"/>
                          </w:rPr>
                        </w:pPr>
                        <w:bookmarkStart w:id="215"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5"/>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6" w:name="_Toc528762477"/>
      <w:r>
        <w:lastRenderedPageBreak/>
        <w:t>Discussion</w:t>
      </w:r>
      <w:bookmarkEnd w:id="216"/>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7" w:name="_Toc528762478"/>
      <w:r>
        <w:t>Conclusion &amp; outlook</w:t>
      </w:r>
      <w:bookmarkEnd w:id="217"/>
    </w:p>
    <w:p w14:paraId="1F48F2D6" w14:textId="25F3BBE4" w:rsidR="00A41B63" w:rsidRDefault="00A41B63" w:rsidP="00A41B63">
      <w:pPr>
        <w:pStyle w:val="Heading2"/>
      </w:pPr>
      <w:bookmarkStart w:id="218" w:name="_Toc528762479"/>
      <w:r>
        <w:t>Conclusion</w:t>
      </w:r>
      <w:bookmarkEnd w:id="218"/>
    </w:p>
    <w:p w14:paraId="127BE403" w14:textId="33FE4DB5" w:rsidR="00A41B63" w:rsidRDefault="00A41B63" w:rsidP="00A41B63">
      <w:pPr>
        <w:pStyle w:val="Heading2"/>
      </w:pPr>
      <w:bookmarkStart w:id="219" w:name="_Toc528762480"/>
      <w:r>
        <w:t>Outlook</w:t>
      </w:r>
      <w:bookmarkEnd w:id="219"/>
    </w:p>
    <w:p w14:paraId="3DF7DF7D" w14:textId="48B66A9D" w:rsidR="00A41B63" w:rsidRDefault="00A41B63" w:rsidP="00A41B63">
      <w:pPr>
        <w:pStyle w:val="Heading3"/>
      </w:pPr>
      <w:bookmarkStart w:id="220" w:name="_Toc528762481"/>
      <w:r>
        <w:t>Small RNA</w:t>
      </w:r>
      <w:bookmarkEnd w:id="220"/>
    </w:p>
    <w:p w14:paraId="1924EB6B" w14:textId="7801CDC0" w:rsidR="00A41B63" w:rsidRDefault="00A41B63" w:rsidP="00A41B63">
      <w:pPr>
        <w:pStyle w:val="Heading3"/>
      </w:pPr>
      <w:bookmarkStart w:id="221" w:name="_Toc528762482"/>
      <w:r>
        <w:t>Effect of host human products on natural transformation</w:t>
      </w:r>
      <w:bookmarkEnd w:id="221"/>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2" w:name="_Toc528762483"/>
      <w:r>
        <w:t>Analyzing hotspots along the genome (homologous recombinatio</w:t>
      </w:r>
      <w:r w:rsidR="007844AB">
        <w:t>n</w:t>
      </w:r>
      <w:bookmarkEnd w:id="222"/>
    </w:p>
    <w:p w14:paraId="7CFEDCA9" w14:textId="0E12A313" w:rsidR="00A41B63" w:rsidRPr="00BF479B" w:rsidRDefault="00521FFA" w:rsidP="007B5696">
      <w:pPr>
        <w:pStyle w:val="Heading1"/>
        <w:numPr>
          <w:ilvl w:val="0"/>
          <w:numId w:val="0"/>
        </w:numPr>
        <w:rPr>
          <w:lang w:val="de-DE"/>
        </w:rPr>
      </w:pPr>
      <w:bookmarkStart w:id="223" w:name="_Toc528762484"/>
      <w:commentRangeStart w:id="224"/>
      <w:r w:rsidRPr="00BF479B">
        <w:rPr>
          <w:lang w:val="de-DE"/>
        </w:rPr>
        <w:lastRenderedPageBreak/>
        <w:t>References</w:t>
      </w:r>
      <w:commentRangeEnd w:id="224"/>
      <w:r w:rsidR="00CF4F65">
        <w:rPr>
          <w:rStyle w:val="CommentReference"/>
          <w:rFonts w:eastAsiaTheme="minorHAnsi" w:cstheme="minorBidi"/>
          <w:b w:val="0"/>
          <w:color w:val="auto"/>
        </w:rPr>
        <w:commentReference w:id="224"/>
      </w:r>
      <w:bookmarkEnd w:id="223"/>
    </w:p>
    <w:p w14:paraId="22C46E79" w14:textId="64091FB2" w:rsidR="00BD73DD" w:rsidRPr="00BD73DD" w:rsidRDefault="00DF7D95" w:rsidP="00BD73DD">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BD73DD" w:rsidRPr="00BD73DD">
        <w:rPr>
          <w:rFonts w:cs="Times New Roman"/>
          <w:noProof/>
        </w:rPr>
        <w:t xml:space="preserve">Altenhoff, A. M., Gil, M., Gonnet, G. H., &amp; Dessimoz, C. (2013). Inferring Hierarchical Orthologous Groups from Orthologous Gene Pairs. </w:t>
      </w:r>
      <w:r w:rsidR="00BD73DD" w:rsidRPr="00BD73DD">
        <w:rPr>
          <w:rFonts w:cs="Times New Roman"/>
          <w:i/>
          <w:iCs/>
          <w:noProof/>
        </w:rPr>
        <w:t>PLoS ONE</w:t>
      </w:r>
      <w:r w:rsidR="00BD73DD" w:rsidRPr="00BD73DD">
        <w:rPr>
          <w:rFonts w:cs="Times New Roman"/>
          <w:noProof/>
        </w:rPr>
        <w:t>. https://doi.org/10.1371/journal.pone.0053786</w:t>
      </w:r>
    </w:p>
    <w:p w14:paraId="64CEEC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ltschul, S. F., Gish, W., Miller, W., Myers, E. W., &amp; Lipman, D. J. (1990). Basic local alignment search tool. </w:t>
      </w:r>
      <w:r w:rsidRPr="00BD73DD">
        <w:rPr>
          <w:rFonts w:cs="Times New Roman"/>
          <w:i/>
          <w:iCs/>
          <w:noProof/>
        </w:rPr>
        <w:t>Journal of Molecular Biology</w:t>
      </w:r>
      <w:r w:rsidRPr="00BD73DD">
        <w:rPr>
          <w:rFonts w:cs="Times New Roman"/>
          <w:noProof/>
        </w:rPr>
        <w:t>. https://doi.org/10.1016/S0022-2836(05)80360-2</w:t>
      </w:r>
    </w:p>
    <w:p w14:paraId="714A3A5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shburner, M., Ball, C. A., Blake, J. A., Botstein, D., Butler, H., Cherry, J. M., … Sherlock, G. (2000). Gene Ontology: tool for the unification of biology. </w:t>
      </w:r>
      <w:r w:rsidRPr="00BD73DD">
        <w:rPr>
          <w:rFonts w:cs="Times New Roman"/>
          <w:i/>
          <w:iCs/>
          <w:noProof/>
        </w:rPr>
        <w:t>Nature Genetics</w:t>
      </w:r>
      <w:r w:rsidRPr="00BD73DD">
        <w:rPr>
          <w:rFonts w:cs="Times New Roman"/>
          <w:noProof/>
        </w:rPr>
        <w:t xml:space="preserve">, </w:t>
      </w:r>
      <w:r w:rsidRPr="00BD73DD">
        <w:rPr>
          <w:rFonts w:cs="Times New Roman"/>
          <w:i/>
          <w:iCs/>
          <w:noProof/>
        </w:rPr>
        <w:t>25</w:t>
      </w:r>
      <w:r w:rsidRPr="00BD73DD">
        <w:rPr>
          <w:rFonts w:cs="Times New Roman"/>
          <w:noProof/>
        </w:rPr>
        <w:t>(1), 25–29. https://doi.org/10.1038/75556</w:t>
      </w:r>
    </w:p>
    <w:p w14:paraId="47AD662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verhoff, B. (2009). Shuffling genes around in hot environments: The unique DNA transporter of Thermus thermophilus. In </w:t>
      </w:r>
      <w:r w:rsidRPr="00BD73DD">
        <w:rPr>
          <w:rFonts w:cs="Times New Roman"/>
          <w:i/>
          <w:iCs/>
          <w:noProof/>
        </w:rPr>
        <w:t>FEMS Microbiology Reviews</w:t>
      </w:r>
      <w:r w:rsidRPr="00BD73DD">
        <w:rPr>
          <w:rFonts w:cs="Times New Roman"/>
          <w:noProof/>
        </w:rPr>
        <w:t>. https://doi.org/10.1111/j.1574-6976.2008.00160.x</w:t>
      </w:r>
    </w:p>
    <w:p w14:paraId="623425A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verhoff, B., &amp; Graf, I. (2008). </w:t>
      </w:r>
      <w:r w:rsidRPr="00BD73DD">
        <w:rPr>
          <w:rFonts w:cs="Times New Roman"/>
          <w:i/>
          <w:iCs/>
          <w:noProof/>
        </w:rPr>
        <w:t>The natural transformation system of acinetobacter baylyi</w:t>
      </w:r>
      <w:r w:rsidRPr="00BD73DD">
        <w:rPr>
          <w:rFonts w:ascii="Times New Roman" w:hAnsi="Times New Roman" w:cs="Times New Roman"/>
          <w:i/>
          <w:iCs/>
          <w:noProof/>
        </w:rPr>
        <w:t> </w:t>
      </w:r>
      <w:r w:rsidRPr="00BD73DD">
        <w:rPr>
          <w:rFonts w:cs="Times New Roman"/>
          <w:i/>
          <w:iCs/>
          <w:noProof/>
        </w:rPr>
        <w:t>: A unique transport machinery.</w:t>
      </w:r>
      <w:r w:rsidRPr="00BD73DD">
        <w:rPr>
          <w:rFonts w:cs="Times New Roman"/>
          <w:noProof/>
        </w:rPr>
        <w:t xml:space="preserve"> (U. Gerischer, Ed.), </w:t>
      </w:r>
      <w:r w:rsidRPr="00BD73DD">
        <w:rPr>
          <w:rFonts w:cs="Times New Roman"/>
          <w:i/>
          <w:iCs/>
          <w:noProof/>
        </w:rPr>
        <w:t>Acinetobacter Molecular Biology</w:t>
      </w:r>
      <w:r w:rsidRPr="00BD73DD">
        <w:rPr>
          <w:rFonts w:cs="Times New Roman"/>
          <w:noProof/>
        </w:rPr>
        <w:t>. Norfolk, UK: Caister Academic Press. Retrieved from https://www.caister.com/hsp/abstracts/acineto/05.html</w:t>
      </w:r>
    </w:p>
    <w:p w14:paraId="059568D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entancor, L. V., Camacho-Peiro, A., Bozkurt-Guzel, C., Pier, G. B., &amp; Maira-Litran, T. (2012). Identification of Ata, a Multifunctional Trimeric Autotransporter of Acinetobacter baumanni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94</w:t>
      </w:r>
      <w:r w:rsidRPr="00BD73DD">
        <w:rPr>
          <w:rFonts w:cs="Times New Roman"/>
          <w:noProof/>
        </w:rPr>
        <w:t>(15), 3950–3960. https://doi.org/10.1128/JB.06769-11</w:t>
      </w:r>
    </w:p>
    <w:p w14:paraId="4FE2B1A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erger, U. (1960). Neisseria animalis nov. spec. </w:t>
      </w:r>
      <w:r w:rsidRPr="00BD73DD">
        <w:rPr>
          <w:rFonts w:cs="Times New Roman"/>
          <w:i/>
          <w:iCs/>
          <w:noProof/>
        </w:rPr>
        <w:t>Zeitschrift Für Hygiene Und Infektionskrankheiten</w:t>
      </w:r>
      <w:r w:rsidRPr="00BD73DD">
        <w:rPr>
          <w:rFonts w:cs="Times New Roman"/>
          <w:noProof/>
        </w:rPr>
        <w:t xml:space="preserve">, </w:t>
      </w:r>
      <w:r w:rsidRPr="00BD73DD">
        <w:rPr>
          <w:rFonts w:cs="Times New Roman"/>
          <w:i/>
          <w:iCs/>
          <w:noProof/>
        </w:rPr>
        <w:t>147</w:t>
      </w:r>
      <w:r w:rsidRPr="00BD73DD">
        <w:rPr>
          <w:rFonts w:cs="Times New Roman"/>
          <w:noProof/>
        </w:rPr>
        <w:t>(2), 158–161. https://doi.org/10.1007/BF02152052</w:t>
      </w:r>
    </w:p>
    <w:p w14:paraId="46C729F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harati, K. P., &amp; Prashanth, U. R. (2011). Von Willebrand disease: an overview. </w:t>
      </w:r>
      <w:r w:rsidRPr="00BD73DD">
        <w:rPr>
          <w:rFonts w:cs="Times New Roman"/>
          <w:i/>
          <w:iCs/>
          <w:noProof/>
        </w:rPr>
        <w:t>Indian Journal of Pharmaceutical Sciences</w:t>
      </w:r>
      <w:r w:rsidRPr="00BD73DD">
        <w:rPr>
          <w:rFonts w:cs="Times New Roman"/>
          <w:noProof/>
        </w:rPr>
        <w:t xml:space="preserve">, </w:t>
      </w:r>
      <w:r w:rsidRPr="00BD73DD">
        <w:rPr>
          <w:rFonts w:cs="Times New Roman"/>
          <w:i/>
          <w:iCs/>
          <w:noProof/>
        </w:rPr>
        <w:t>73</w:t>
      </w:r>
      <w:r w:rsidRPr="00BD73DD">
        <w:rPr>
          <w:rFonts w:cs="Times New Roman"/>
          <w:noProof/>
        </w:rPr>
        <w:t>(1), 7–16. https://doi.org/10.4103/0250-474X.89751</w:t>
      </w:r>
    </w:p>
    <w:p w14:paraId="61A0D23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uchfink, B., Xie, C., &amp; Huson, D. (2015). Fast and sensitive protein alignment using {DIAMOND}. </w:t>
      </w:r>
      <w:r w:rsidRPr="00BD73DD">
        <w:rPr>
          <w:rFonts w:cs="Times New Roman"/>
          <w:i/>
          <w:iCs/>
          <w:noProof/>
        </w:rPr>
        <w:t>Nat Methods</w:t>
      </w:r>
      <w:r w:rsidRPr="00BD73DD">
        <w:rPr>
          <w:rFonts w:cs="Times New Roman"/>
          <w:noProof/>
        </w:rPr>
        <w:t>. https://doi.org/10.1038/nmeth.3176</w:t>
      </w:r>
    </w:p>
    <w:p w14:paraId="71ACCB9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Chen, I., &amp; Dubnau, D. (2004). DNA uptake during bacterial transformation. </w:t>
      </w:r>
      <w:r w:rsidRPr="00BD73DD">
        <w:rPr>
          <w:rFonts w:cs="Times New Roman"/>
          <w:i/>
          <w:iCs/>
          <w:noProof/>
        </w:rPr>
        <w:lastRenderedPageBreak/>
        <w:t>Nature Reviews Microbiology</w:t>
      </w:r>
      <w:r w:rsidRPr="00BD73DD">
        <w:rPr>
          <w:rFonts w:cs="Times New Roman"/>
          <w:noProof/>
        </w:rPr>
        <w:t>. https://doi.org/10.1038/nrmicro844</w:t>
      </w:r>
    </w:p>
    <w:p w14:paraId="0D0B2A4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Conesa, A., &amp; Götz, S. (2008). Blast2GO: A comprehensive suite for functional analysis in plant genomics. </w:t>
      </w:r>
      <w:r w:rsidRPr="00BD73DD">
        <w:rPr>
          <w:rFonts w:cs="Times New Roman"/>
          <w:i/>
          <w:iCs/>
          <w:noProof/>
        </w:rPr>
        <w:t>International Journal of Plant Genomics</w:t>
      </w:r>
      <w:r w:rsidRPr="00BD73DD">
        <w:rPr>
          <w:rFonts w:cs="Times New Roman"/>
          <w:noProof/>
        </w:rPr>
        <w:t xml:space="preserve">, </w:t>
      </w:r>
      <w:r w:rsidRPr="00BD73DD">
        <w:rPr>
          <w:rFonts w:cs="Times New Roman"/>
          <w:i/>
          <w:iCs/>
          <w:noProof/>
        </w:rPr>
        <w:t>2008</w:t>
      </w:r>
      <w:r w:rsidRPr="00BD73DD">
        <w:rPr>
          <w:rFonts w:cs="Times New Roman"/>
          <w:noProof/>
        </w:rPr>
        <w:t>, 619832. https://doi.org/10.1155/2008/619832</w:t>
      </w:r>
    </w:p>
    <w:p w14:paraId="00610E0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Darriba, D., Taboada, G. L., Doallo, R., &amp; Posada, D. (2011). ProtTest 3: fast selection of best-fit models of protein evolution. </w:t>
      </w:r>
      <w:r w:rsidRPr="00BD73DD">
        <w:rPr>
          <w:rFonts w:cs="Times New Roman"/>
          <w:i/>
          <w:iCs/>
          <w:noProof/>
        </w:rPr>
        <w:t>Bioinformatics (Oxford, England)</w:t>
      </w:r>
      <w:r w:rsidRPr="00BD73DD">
        <w:rPr>
          <w:rFonts w:cs="Times New Roman"/>
          <w:noProof/>
        </w:rPr>
        <w:t xml:space="preserve">, </w:t>
      </w:r>
      <w:r w:rsidRPr="00BD73DD">
        <w:rPr>
          <w:rFonts w:cs="Times New Roman"/>
          <w:i/>
          <w:iCs/>
          <w:noProof/>
        </w:rPr>
        <w:t>27</w:t>
      </w:r>
      <w:r w:rsidRPr="00BD73DD">
        <w:rPr>
          <w:rFonts w:cs="Times New Roman"/>
          <w:noProof/>
        </w:rPr>
        <w:t>(8), 1164–1165. https://doi.org/10.1093/bioinformatics/btr088</w:t>
      </w:r>
    </w:p>
    <w:p w14:paraId="2664EE0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Darriba, D., Taboada, G. L., Doallo, R., &amp; Posada, D. (2012). jModelTest 2: more models, new heuristics and parallel computing. </w:t>
      </w:r>
      <w:r w:rsidRPr="00BD73DD">
        <w:rPr>
          <w:rFonts w:cs="Times New Roman"/>
          <w:i/>
          <w:iCs/>
          <w:noProof/>
        </w:rPr>
        <w:t>Nature Methods</w:t>
      </w:r>
      <w:r w:rsidRPr="00BD73DD">
        <w:rPr>
          <w:rFonts w:cs="Times New Roman"/>
          <w:noProof/>
        </w:rPr>
        <w:t xml:space="preserve">, </w:t>
      </w:r>
      <w:r w:rsidRPr="00BD73DD">
        <w:rPr>
          <w:rFonts w:cs="Times New Roman"/>
          <w:i/>
          <w:iCs/>
          <w:noProof/>
        </w:rPr>
        <w:t>9</w:t>
      </w:r>
      <w:r w:rsidRPr="00BD73DD">
        <w:rPr>
          <w:rFonts w:cs="Times New Roman"/>
          <w:noProof/>
        </w:rPr>
        <w:t>(8), 772. https://doi.org/10.1038/nmeth.2109</w:t>
      </w:r>
    </w:p>
    <w:p w14:paraId="090C4C34"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bersberger, I., Strauss, S., &amp; von Haeseler, A. (2009). HaMStR: Profile hidden markov model based search for orthologs in ESTs. </w:t>
      </w:r>
      <w:r w:rsidRPr="00BD73DD">
        <w:rPr>
          <w:rFonts w:cs="Times New Roman"/>
          <w:i/>
          <w:iCs/>
          <w:noProof/>
        </w:rPr>
        <w:t>BMC Evolutionary Biology</w:t>
      </w:r>
      <w:r w:rsidRPr="00BD73DD">
        <w:rPr>
          <w:rFonts w:cs="Times New Roman"/>
          <w:noProof/>
        </w:rPr>
        <w:t>. https://doi.org/10.1186/1471-2148-9-157</w:t>
      </w:r>
    </w:p>
    <w:p w14:paraId="37D41798"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ddy, S. R. (1998). Profile hidden Markov models. </w:t>
      </w:r>
      <w:r w:rsidRPr="00BD73DD">
        <w:rPr>
          <w:rFonts w:cs="Times New Roman"/>
          <w:i/>
          <w:iCs/>
          <w:noProof/>
        </w:rPr>
        <w:t>Bioinformatics (Oxford, England)</w:t>
      </w:r>
      <w:r w:rsidRPr="00BD73DD">
        <w:rPr>
          <w:rFonts w:cs="Times New Roman"/>
          <w:noProof/>
        </w:rPr>
        <w:t xml:space="preserve">, </w:t>
      </w:r>
      <w:r w:rsidRPr="00BD73DD">
        <w:rPr>
          <w:rFonts w:cs="Times New Roman"/>
          <w:i/>
          <w:iCs/>
          <w:noProof/>
        </w:rPr>
        <w:t>14</w:t>
      </w:r>
      <w:r w:rsidRPr="00BD73DD">
        <w:rPr>
          <w:rFonts w:cs="Times New Roman"/>
          <w:noProof/>
        </w:rPr>
        <w:t>(9), 755–763. Retrieved from http://www.ncbi.nlm.nih.gov/pubmed/9918945</w:t>
      </w:r>
    </w:p>
    <w:p w14:paraId="5E99FE9B"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lliott, K. T., &amp; Neidle, E. L. (2011). Acinetobacter baylyi ADP1: Transforming the choice of model organism. </w:t>
      </w:r>
      <w:r w:rsidRPr="00BD73DD">
        <w:rPr>
          <w:rFonts w:cs="Times New Roman"/>
          <w:i/>
          <w:iCs/>
          <w:noProof/>
        </w:rPr>
        <w:t>IUBMB Life</w:t>
      </w:r>
      <w:r w:rsidRPr="00BD73DD">
        <w:rPr>
          <w:rFonts w:cs="Times New Roman"/>
          <w:noProof/>
        </w:rPr>
        <w:t>. https://doi.org/10.1002/iub.530</w:t>
      </w:r>
    </w:p>
    <w:p w14:paraId="54C958B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BD73DD">
        <w:rPr>
          <w:rFonts w:cs="Times New Roman"/>
          <w:i/>
          <w:iCs/>
          <w:noProof/>
        </w:rPr>
        <w:t>Nature Microbiology</w:t>
      </w:r>
      <w:r w:rsidRPr="00BD73DD">
        <w:rPr>
          <w:rFonts w:cs="Times New Roman"/>
          <w:noProof/>
        </w:rPr>
        <w:t xml:space="preserve">, </w:t>
      </w:r>
      <w:r w:rsidRPr="00BD73DD">
        <w:rPr>
          <w:rFonts w:cs="Times New Roman"/>
          <w:i/>
          <w:iCs/>
          <w:noProof/>
        </w:rPr>
        <w:t>3</w:t>
      </w:r>
      <w:r w:rsidRPr="00BD73DD">
        <w:rPr>
          <w:rFonts w:cs="Times New Roman"/>
          <w:noProof/>
        </w:rPr>
        <w:t>(7), 773–780. https://doi.org/10.1038/s41564-018-0174-y</w:t>
      </w:r>
    </w:p>
    <w:p w14:paraId="4B5D97EF"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Felsenstein, J. (1985). Confidence limits on phylogenies: an approach using the bootstrap. </w:t>
      </w:r>
      <w:r w:rsidRPr="00BD73DD">
        <w:rPr>
          <w:rFonts w:cs="Times New Roman"/>
          <w:i/>
          <w:iCs/>
          <w:noProof/>
        </w:rPr>
        <w:t>Evolution</w:t>
      </w:r>
      <w:r w:rsidRPr="00BD73DD">
        <w:rPr>
          <w:rFonts w:cs="Times New Roman"/>
          <w:noProof/>
        </w:rPr>
        <w:t>. https://doi.org/10.2307/2408678</w:t>
      </w:r>
    </w:p>
    <w:p w14:paraId="609A86C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BD73DD">
        <w:rPr>
          <w:rFonts w:cs="Times New Roman"/>
          <w:i/>
          <w:iCs/>
          <w:noProof/>
        </w:rPr>
        <w:t>Gut Pathogens</w:t>
      </w:r>
      <w:r w:rsidRPr="00BD73DD">
        <w:rPr>
          <w:rFonts w:cs="Times New Roman"/>
          <w:noProof/>
        </w:rPr>
        <w:t>. https://doi.org/10.1186/s13099-016-0103-7</w:t>
      </w:r>
    </w:p>
    <w:p w14:paraId="2331BA7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Godeux, A.-S., Lupo, A., Haenni, M., Guette-Marquet, S., Wilharm, G., Laaberki, </w:t>
      </w:r>
      <w:r w:rsidRPr="00BD73DD">
        <w:rPr>
          <w:rFonts w:cs="Times New Roman"/>
          <w:noProof/>
        </w:rPr>
        <w:lastRenderedPageBreak/>
        <w:t xml:space="preserve">M.-H., &amp; Charpentier, X. (2018). Fluorescence-based detection of natural transformation in drug resistant Acinetobacter baumanni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200</w:t>
      </w:r>
      <w:r w:rsidRPr="00BD73DD">
        <w:rPr>
          <w:rFonts w:cs="Times New Roman"/>
          <w:noProof/>
        </w:rPr>
        <w:t>(19), e00181-18. https://doi.org/10.1128/JB.00181-18</w:t>
      </w:r>
    </w:p>
    <w:p w14:paraId="45CC35B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amilton, H. L., &amp; Dillard, J. P. (2006, January 1). Natural transformation of Neisseria gonorrhoeae: From DNA donation to homologous recombination. </w:t>
      </w:r>
      <w:r w:rsidRPr="00BD73DD">
        <w:rPr>
          <w:rFonts w:cs="Times New Roman"/>
          <w:i/>
          <w:iCs/>
          <w:noProof/>
        </w:rPr>
        <w:t>Molecular Microbiology</w:t>
      </w:r>
      <w:r w:rsidRPr="00BD73DD">
        <w:rPr>
          <w:rFonts w:cs="Times New Roman"/>
          <w:noProof/>
        </w:rPr>
        <w:t>. Wiley/Blackwell (10.1111). https://doi.org/10.1111/j.1365-2958.2005.04964.x</w:t>
      </w:r>
    </w:p>
    <w:p w14:paraId="46355AF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amoen, L. W., Venema, G., &amp; Kuipers, O. P. (2003). Controlling competence in Bacillus subtilis: shared use of regulators. </w:t>
      </w:r>
      <w:r w:rsidRPr="00BD73DD">
        <w:rPr>
          <w:rFonts w:cs="Times New Roman"/>
          <w:i/>
          <w:iCs/>
          <w:noProof/>
        </w:rPr>
        <w:t>Microbiology</w:t>
      </w:r>
      <w:r w:rsidRPr="00BD73DD">
        <w:rPr>
          <w:rFonts w:cs="Times New Roman"/>
          <w:noProof/>
        </w:rPr>
        <w:t xml:space="preserve">, </w:t>
      </w:r>
      <w:r w:rsidRPr="00BD73DD">
        <w:rPr>
          <w:rFonts w:cs="Times New Roman"/>
          <w:i/>
          <w:iCs/>
          <w:noProof/>
        </w:rPr>
        <w:t>149</w:t>
      </w:r>
      <w:r w:rsidRPr="00BD73DD">
        <w:rPr>
          <w:rFonts w:cs="Times New Roman"/>
          <w:noProof/>
        </w:rPr>
        <w:t>(1), 9–17. https://doi.org/10.1099/mic.0.26003-0</w:t>
      </w:r>
    </w:p>
    <w:p w14:paraId="07EF730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uson, D. H., Auch, A. F., Qi, J., &amp; Schuster, S. C. (2007). MEGAN analysis of metagenomic data. </w:t>
      </w:r>
      <w:r w:rsidRPr="00BD73DD">
        <w:rPr>
          <w:rFonts w:cs="Times New Roman"/>
          <w:i/>
          <w:iCs/>
          <w:noProof/>
        </w:rPr>
        <w:t>Genome Research</w:t>
      </w:r>
      <w:r w:rsidRPr="00BD73DD">
        <w:rPr>
          <w:rFonts w:cs="Times New Roman"/>
          <w:noProof/>
        </w:rPr>
        <w:t>. https://doi.org/10.1101/gr.5969107</w:t>
      </w:r>
    </w:p>
    <w:p w14:paraId="081C76F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uson, D. H., &amp; Bryant, D. (2006). Application of phylogenetic networks in evolutionary studies. </w:t>
      </w:r>
      <w:r w:rsidRPr="00BD73DD">
        <w:rPr>
          <w:rFonts w:cs="Times New Roman"/>
          <w:i/>
          <w:iCs/>
          <w:noProof/>
        </w:rPr>
        <w:t>Molecular Biology and Evolution</w:t>
      </w:r>
      <w:r w:rsidRPr="00BD73DD">
        <w:rPr>
          <w:rFonts w:cs="Times New Roman"/>
          <w:noProof/>
        </w:rPr>
        <w:t>. https://doi.org/10.1093/molbev/msj030</w:t>
      </w:r>
    </w:p>
    <w:p w14:paraId="470D782A"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BD73DD">
        <w:rPr>
          <w:rFonts w:cs="Times New Roman"/>
          <w:i/>
          <w:iCs/>
          <w:noProof/>
        </w:rPr>
        <w:t>Antimicrobial Agents and Chemotherapy</w:t>
      </w:r>
      <w:r w:rsidRPr="00BD73DD">
        <w:rPr>
          <w:rFonts w:cs="Times New Roman"/>
          <w:noProof/>
        </w:rPr>
        <w:t xml:space="preserve">, </w:t>
      </w:r>
      <w:r w:rsidRPr="00BD73DD">
        <w:rPr>
          <w:rFonts w:cs="Times New Roman"/>
          <w:i/>
          <w:iCs/>
          <w:noProof/>
        </w:rPr>
        <w:t>52</w:t>
      </w:r>
      <w:r w:rsidRPr="00BD73DD">
        <w:rPr>
          <w:rFonts w:cs="Times New Roman"/>
          <w:noProof/>
        </w:rPr>
        <w:t>(7), 2616–2625. https://doi.org/10.1128/AAC.01643-07</w:t>
      </w:r>
    </w:p>
    <w:p w14:paraId="6AC7BC3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eong, H., Pan, J.-G., &amp; Park, S.-H. (2016). Contamination as a major factor in poor Illumina assembly of microbial isolate genomes. </w:t>
      </w:r>
      <w:r w:rsidRPr="00BD73DD">
        <w:rPr>
          <w:rFonts w:cs="Times New Roman"/>
          <w:i/>
          <w:iCs/>
          <w:noProof/>
        </w:rPr>
        <w:t>BioRxiv</w:t>
      </w:r>
      <w:r w:rsidRPr="00BD73DD">
        <w:rPr>
          <w:rFonts w:cs="Times New Roman"/>
          <w:noProof/>
        </w:rPr>
        <w:t>. https://doi.org/10.1101/081885</w:t>
      </w:r>
    </w:p>
    <w:p w14:paraId="0B8BBB4F"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ohnsborg, O., Eldholm, V., &amp; Håvarstein, L. S. (2007a). Natural genetic transformation: prevalence, mechanisms and function. </w:t>
      </w:r>
      <w:r w:rsidRPr="00BD73DD">
        <w:rPr>
          <w:rFonts w:cs="Times New Roman"/>
          <w:i/>
          <w:iCs/>
          <w:noProof/>
        </w:rPr>
        <w:t>Research in Microbiology</w:t>
      </w:r>
      <w:r w:rsidRPr="00BD73DD">
        <w:rPr>
          <w:rFonts w:cs="Times New Roman"/>
          <w:noProof/>
        </w:rPr>
        <w:t>. https://doi.org/10.1016/j.resmic.2007.09.004</w:t>
      </w:r>
    </w:p>
    <w:p w14:paraId="0A9D83F8"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ohnsborg, O., Eldholm, V., &amp; Håvarstein, L. S. (2007b). Natural genetic transformation: prevalence, mechanisms and function. </w:t>
      </w:r>
      <w:r w:rsidRPr="00BD73DD">
        <w:rPr>
          <w:rFonts w:cs="Times New Roman"/>
          <w:i/>
          <w:iCs/>
          <w:noProof/>
        </w:rPr>
        <w:t>Research in Microbiology</w:t>
      </w:r>
      <w:r w:rsidRPr="00BD73DD">
        <w:rPr>
          <w:rFonts w:cs="Times New Roman"/>
          <w:noProof/>
        </w:rPr>
        <w:t xml:space="preserve">, </w:t>
      </w:r>
      <w:r w:rsidRPr="00BD73DD">
        <w:rPr>
          <w:rFonts w:cs="Times New Roman"/>
          <w:i/>
          <w:iCs/>
          <w:noProof/>
        </w:rPr>
        <w:t>158</w:t>
      </w:r>
      <w:r w:rsidRPr="00BD73DD">
        <w:rPr>
          <w:rFonts w:cs="Times New Roman"/>
          <w:noProof/>
        </w:rPr>
        <w:t>(10), 767–778. https://doi.org/10.1016/j.resmic.2007.09.004</w:t>
      </w:r>
    </w:p>
    <w:p w14:paraId="57DC7265"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lastRenderedPageBreak/>
        <w:t xml:space="preserve">Katoh, K., &amp; Standley, D. M. (2013). MAFFT Multiple Sequence Alignment Software Version 7: Improvements in Performance and Usability. </w:t>
      </w:r>
      <w:r w:rsidRPr="00BD73DD">
        <w:rPr>
          <w:rFonts w:cs="Times New Roman"/>
          <w:i/>
          <w:iCs/>
          <w:noProof/>
        </w:rPr>
        <w:t>Molecular Biology and Evolution</w:t>
      </w:r>
      <w:r w:rsidRPr="00BD73DD">
        <w:rPr>
          <w:rFonts w:cs="Times New Roman"/>
          <w:noProof/>
        </w:rPr>
        <w:t xml:space="preserve">, </w:t>
      </w:r>
      <w:r w:rsidRPr="00BD73DD">
        <w:rPr>
          <w:rFonts w:cs="Times New Roman"/>
          <w:i/>
          <w:iCs/>
          <w:noProof/>
        </w:rPr>
        <w:t>30</w:t>
      </w:r>
      <w:r w:rsidRPr="00BD73DD">
        <w:rPr>
          <w:rFonts w:cs="Times New Roman"/>
          <w:noProof/>
        </w:rPr>
        <w:t>(4), 772–780. https://doi.org/10.1093/molbev/mst010</w:t>
      </w:r>
    </w:p>
    <w:p w14:paraId="3F1D7A7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Koestler, T., von Haeseler, A., &amp; Ebersberger, I. (2010). FACT: Functional annotation transfer between proteins with similar feature architectures. </w:t>
      </w:r>
      <w:r w:rsidRPr="00BD73DD">
        <w:rPr>
          <w:rFonts w:cs="Times New Roman"/>
          <w:i/>
          <w:iCs/>
          <w:noProof/>
        </w:rPr>
        <w:t>BMC Bioinformatics</w:t>
      </w:r>
      <w:r w:rsidRPr="00BD73DD">
        <w:rPr>
          <w:rFonts w:cs="Times New Roman"/>
          <w:noProof/>
        </w:rPr>
        <w:t>. https://doi.org/10.1186/1471-2105-11-417</w:t>
      </w:r>
    </w:p>
    <w:p w14:paraId="68EFDEA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arkin, M. A., Blackshields, G., Brown, N. P., Chenna, R., Mcgettigan, P. A., McWilliam, H., … Higgins, D. G. (2007). Clustal W and Clustal X version 2.0. </w:t>
      </w:r>
      <w:r w:rsidRPr="00BD73DD">
        <w:rPr>
          <w:rFonts w:cs="Times New Roman"/>
          <w:i/>
          <w:iCs/>
          <w:noProof/>
        </w:rPr>
        <w:t>Bioinformatics</w:t>
      </w:r>
      <w:r w:rsidRPr="00BD73DD">
        <w:rPr>
          <w:rFonts w:cs="Times New Roman"/>
          <w:noProof/>
        </w:rPr>
        <w:t>. https://doi.org/10.1093/bioinformatics/btm404</w:t>
      </w:r>
    </w:p>
    <w:p w14:paraId="553E7C9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aurence, M., Hatzis, C., &amp; Brash, D. E. (2014). Common contaminants in next-generation sequencing that hinder discovery of low-abundance microbes. </w:t>
      </w:r>
      <w:r w:rsidRPr="00BD73DD">
        <w:rPr>
          <w:rFonts w:cs="Times New Roman"/>
          <w:i/>
          <w:iCs/>
          <w:noProof/>
        </w:rPr>
        <w:t>PLoS ONE</w:t>
      </w:r>
      <w:r w:rsidRPr="00BD73DD">
        <w:rPr>
          <w:rFonts w:cs="Times New Roman"/>
          <w:noProof/>
        </w:rPr>
        <w:t>. https://doi.org/10.1371/journal.pone.0097876</w:t>
      </w:r>
    </w:p>
    <w:p w14:paraId="593DD23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BD73DD">
        <w:rPr>
          <w:rFonts w:cs="Times New Roman"/>
          <w:i/>
          <w:iCs/>
          <w:noProof/>
        </w:rPr>
        <w:t>PLoS ONE</w:t>
      </w:r>
      <w:r w:rsidRPr="00BD73DD">
        <w:rPr>
          <w:rFonts w:cs="Times New Roman"/>
          <w:noProof/>
        </w:rPr>
        <w:t>. https://doi.org/10.1371/journal.pone.0182139</w:t>
      </w:r>
    </w:p>
    <w:p w14:paraId="33B583E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80</w:t>
      </w:r>
      <w:r w:rsidRPr="00BD73DD">
        <w:rPr>
          <w:rFonts w:cs="Times New Roman"/>
          <w:noProof/>
        </w:rPr>
        <w:t>(6), 1592–1595. Retrieved from http://www.ncbi.nlm.nih.gov/pubmed/9515934</w:t>
      </w:r>
    </w:p>
    <w:p w14:paraId="5591460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McConnell, M. J., Actis, L., &amp; Pachón, J. (2013, March 1). Acinetobacter baumannii: Human infections, factors contributing to pathogenesis and animal models. </w:t>
      </w:r>
      <w:r w:rsidRPr="00BD73DD">
        <w:rPr>
          <w:rFonts w:cs="Times New Roman"/>
          <w:i/>
          <w:iCs/>
          <w:noProof/>
        </w:rPr>
        <w:t>FEMS Microbiology Reviews</w:t>
      </w:r>
      <w:r w:rsidRPr="00BD73DD">
        <w:rPr>
          <w:rFonts w:cs="Times New Roman"/>
          <w:noProof/>
        </w:rPr>
        <w:t>. Oxford University Press. https://doi.org/10.1111/j.1574-6976.2012.00344.x</w:t>
      </w:r>
    </w:p>
    <w:p w14:paraId="4138349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Mussi, M. A., Limansky, A. S., &amp; Viale, A. M. (2005). Acquisition of Resistance to Carbapenems in Multidrug-Resistant Clinical Strains of Acinetobacter baumannii: Natural Insertional Inactivation of a Gene Encoding a Member </w:t>
      </w:r>
      <w:r w:rsidRPr="00BD73DD">
        <w:rPr>
          <w:rFonts w:cs="Times New Roman"/>
          <w:noProof/>
        </w:rPr>
        <w:lastRenderedPageBreak/>
        <w:t xml:space="preserve">of a Novel Family of  -Barrel Outer Membrane Proteins. </w:t>
      </w:r>
      <w:r w:rsidRPr="00BD73DD">
        <w:rPr>
          <w:rFonts w:cs="Times New Roman"/>
          <w:i/>
          <w:iCs/>
          <w:noProof/>
        </w:rPr>
        <w:t>Antimicrobial Agents and Chemotherapy</w:t>
      </w:r>
      <w:r w:rsidRPr="00BD73DD">
        <w:rPr>
          <w:rFonts w:cs="Times New Roman"/>
          <w:noProof/>
        </w:rPr>
        <w:t xml:space="preserve">, </w:t>
      </w:r>
      <w:r w:rsidRPr="00BD73DD">
        <w:rPr>
          <w:rFonts w:cs="Times New Roman"/>
          <w:i/>
          <w:iCs/>
          <w:noProof/>
        </w:rPr>
        <w:t>49</w:t>
      </w:r>
      <w:r w:rsidRPr="00BD73DD">
        <w:rPr>
          <w:rFonts w:cs="Times New Roman"/>
          <w:noProof/>
        </w:rPr>
        <w:t>(4), 1432–1440. https://doi.org/10.1128/AAC.49.4.1432-1440.2005</w:t>
      </w:r>
    </w:p>
    <w:p w14:paraId="24473C1C"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NCBI RefSeq DB. (2018). Bacterial RefSeq db. Retrieved from ftp://ftp.ncbi.nlm.nih.gov/genomes/refseq/bacteria/</w:t>
      </w:r>
    </w:p>
    <w:p w14:paraId="5BD9C62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O’Leary, N. A., Wright, M. W., Brister, J. R., Ciufo, S., Haddad, D., McVeigh, R., … Pruitt, K. D. (2016). Reference sequence (RefSeq) database at NCBI: Current status, taxonomic expansion, and functional annotation. </w:t>
      </w:r>
      <w:r w:rsidRPr="00BD73DD">
        <w:rPr>
          <w:rFonts w:cs="Times New Roman"/>
          <w:i/>
          <w:iCs/>
          <w:noProof/>
        </w:rPr>
        <w:t>Nucleic Acids Research</w:t>
      </w:r>
      <w:r w:rsidRPr="00BD73DD">
        <w:rPr>
          <w:rFonts w:cs="Times New Roman"/>
          <w:noProof/>
        </w:rPr>
        <w:t>. https://doi.org/10.1093/nar/gkv1189</w:t>
      </w:r>
    </w:p>
    <w:p w14:paraId="4C949B8A"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Paramasivam, N., &amp; Linke, D. (2011). ClubSub-P: Cluster-Based Subcellular Localization Prediction for Gram-Negative Bacteria and Archaea. </w:t>
      </w:r>
      <w:r w:rsidRPr="00BD73DD">
        <w:rPr>
          <w:rFonts w:cs="Times New Roman"/>
          <w:i/>
          <w:iCs/>
          <w:noProof/>
        </w:rPr>
        <w:t>Frontiers in Microbiology</w:t>
      </w:r>
      <w:r w:rsidRPr="00BD73DD">
        <w:rPr>
          <w:rFonts w:cs="Times New Roman"/>
          <w:noProof/>
        </w:rPr>
        <w:t xml:space="preserve">, </w:t>
      </w:r>
      <w:r w:rsidRPr="00BD73DD">
        <w:rPr>
          <w:rFonts w:cs="Times New Roman"/>
          <w:i/>
          <w:iCs/>
          <w:noProof/>
        </w:rPr>
        <w:t>2</w:t>
      </w:r>
      <w:r w:rsidRPr="00BD73DD">
        <w:rPr>
          <w:rFonts w:cs="Times New Roman"/>
          <w:noProof/>
        </w:rPr>
        <w:t>, 218. https://doi.org/10.3389/fmicb.2011.00218</w:t>
      </w:r>
    </w:p>
    <w:p w14:paraId="7C1FEC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Petkau, A., Stuart-Edwards, M., Stothard, P., &amp; van Domselaar, G. (2010). Interactive microbial genome visualization with GView. </w:t>
      </w:r>
      <w:r w:rsidRPr="00BD73DD">
        <w:rPr>
          <w:rFonts w:cs="Times New Roman"/>
          <w:i/>
          <w:iCs/>
          <w:noProof/>
        </w:rPr>
        <w:t>Bioinformatics</w:t>
      </w:r>
      <w:r w:rsidRPr="00BD73DD">
        <w:rPr>
          <w:rFonts w:cs="Times New Roman"/>
          <w:noProof/>
        </w:rPr>
        <w:t>. https://doi.org/10.1093/bioinformatics/btq588</w:t>
      </w:r>
    </w:p>
    <w:p w14:paraId="6FB73B6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Rambaut, A. (2009). Figtree.</w:t>
      </w:r>
    </w:p>
    <w:p w14:paraId="636EA47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Robinson, D. F., &amp; Foulds, L. R. (1981). Comparison of phylogenetic trees. </w:t>
      </w:r>
      <w:r w:rsidRPr="00BD73DD">
        <w:rPr>
          <w:rFonts w:cs="Times New Roman"/>
          <w:i/>
          <w:iCs/>
          <w:noProof/>
        </w:rPr>
        <w:t>Mathematical Biosciences</w:t>
      </w:r>
      <w:r w:rsidRPr="00BD73DD">
        <w:rPr>
          <w:rFonts w:cs="Times New Roman"/>
          <w:noProof/>
        </w:rPr>
        <w:t>. https://doi.org/10.1016/0025-5564(81)90043-2</w:t>
      </w:r>
    </w:p>
    <w:p w14:paraId="26A8AFD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Roth, A. C. J., Gonnet, G. H., &amp; Dessimoz, C. (2008). Algorithm of OMA for large-scale orthology inference. </w:t>
      </w:r>
      <w:r w:rsidRPr="00BD73DD">
        <w:rPr>
          <w:rFonts w:cs="Times New Roman"/>
          <w:i/>
          <w:iCs/>
          <w:noProof/>
        </w:rPr>
        <w:t>BMC Bioinformatics</w:t>
      </w:r>
      <w:r w:rsidRPr="00BD73DD">
        <w:rPr>
          <w:rFonts w:cs="Times New Roman"/>
          <w:noProof/>
        </w:rPr>
        <w:t>. https://doi.org/10.1186/1471-2105-9-518</w:t>
      </w:r>
    </w:p>
    <w:p w14:paraId="306F9F6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aarimaa, C., Peltola, M., Raulio, M., Neu, T. R., Salkinoja-Salonen, M. S., &amp; Neubauer, P. (2006). Characterization of adhesion threads of Deinococcus geothermalis as type IV pil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88</w:t>
      </w:r>
      <w:r w:rsidRPr="00BD73DD">
        <w:rPr>
          <w:rFonts w:cs="Times New Roman"/>
          <w:noProof/>
        </w:rPr>
        <w:t>(19), 7016–7021. https://doi.org/10.1128/JB.00608-06</w:t>
      </w:r>
    </w:p>
    <w:p w14:paraId="454419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alzer, R., Joos, F., &amp; Averhoff, B. (2014). Type IV pilus biogenesis, twitching motility, and DNA uptake in Thermus thermophilus: discrete roles of antagonistic ATPases PilF, PilT1, and PilT2. </w:t>
      </w:r>
      <w:r w:rsidRPr="00BD73DD">
        <w:rPr>
          <w:rFonts w:cs="Times New Roman"/>
          <w:i/>
          <w:iCs/>
          <w:noProof/>
        </w:rPr>
        <w:t>Applied and Environmental Microbiology</w:t>
      </w:r>
      <w:r w:rsidRPr="00BD73DD">
        <w:rPr>
          <w:rFonts w:cs="Times New Roman"/>
          <w:noProof/>
        </w:rPr>
        <w:t xml:space="preserve">, </w:t>
      </w:r>
      <w:r w:rsidRPr="00BD73DD">
        <w:rPr>
          <w:rFonts w:cs="Times New Roman"/>
          <w:i/>
          <w:iCs/>
          <w:noProof/>
        </w:rPr>
        <w:t>80</w:t>
      </w:r>
      <w:r w:rsidRPr="00BD73DD">
        <w:rPr>
          <w:rFonts w:cs="Times New Roman"/>
          <w:noProof/>
        </w:rPr>
        <w:t>(2), 644–652. https://doi.org/10.1128/AEM.03218-13</w:t>
      </w:r>
    </w:p>
    <w:p w14:paraId="6089815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lastRenderedPageBreak/>
        <w:t xml:space="preserve">Sandkvist, M. (2001). Biology of type II secretion. </w:t>
      </w:r>
      <w:r w:rsidRPr="00BD73DD">
        <w:rPr>
          <w:rFonts w:cs="Times New Roman"/>
          <w:i/>
          <w:iCs/>
          <w:noProof/>
        </w:rPr>
        <w:t>Molecular Microbiology</w:t>
      </w:r>
      <w:r w:rsidRPr="00BD73DD">
        <w:rPr>
          <w:rFonts w:cs="Times New Roman"/>
          <w:noProof/>
        </w:rPr>
        <w:t xml:space="preserve">, </w:t>
      </w:r>
      <w:r w:rsidRPr="00BD73DD">
        <w:rPr>
          <w:rFonts w:cs="Times New Roman"/>
          <w:i/>
          <w:iCs/>
          <w:noProof/>
        </w:rPr>
        <w:t>40</w:t>
      </w:r>
      <w:r w:rsidRPr="00BD73DD">
        <w:rPr>
          <w:rFonts w:cs="Times New Roman"/>
          <w:noProof/>
        </w:rPr>
        <w:t>(2), 271–283. Retrieved from http://www.ncbi.nlm.nih.gov/pubmed/11309111</w:t>
      </w:r>
    </w:p>
    <w:p w14:paraId="1634DA2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Sato, Y., Unno, Y., Kawakami, S., Ubagai, T., &amp; Ono, Y. (2018). Virulence characteristics of Acinetobacter baumannii clinical isolates vary with the expression levels of omps. https://doi.org/10.1099/jmm.0.000394</w:t>
      </w:r>
    </w:p>
    <w:p w14:paraId="04A2C0D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chwarzenlander, C., &amp; Averhoff, B. (2006). Characterization of DNA transport in the thermophilic bacterium Thermus thermophilus HB27. </w:t>
      </w:r>
      <w:r w:rsidRPr="00BD73DD">
        <w:rPr>
          <w:rFonts w:cs="Times New Roman"/>
          <w:i/>
          <w:iCs/>
          <w:noProof/>
        </w:rPr>
        <w:t>FEBS Journal</w:t>
      </w:r>
      <w:r w:rsidRPr="00BD73DD">
        <w:rPr>
          <w:rFonts w:cs="Times New Roman"/>
          <w:noProof/>
        </w:rPr>
        <w:t xml:space="preserve">, </w:t>
      </w:r>
      <w:r w:rsidRPr="00BD73DD">
        <w:rPr>
          <w:rFonts w:cs="Times New Roman"/>
          <w:i/>
          <w:iCs/>
          <w:noProof/>
        </w:rPr>
        <w:t>273</w:t>
      </w:r>
      <w:r w:rsidRPr="00BD73DD">
        <w:rPr>
          <w:rFonts w:cs="Times New Roman"/>
          <w:noProof/>
        </w:rPr>
        <w:t>(18), 4210–4218. https://doi.org/10.1111/j.1742-4658.2006.05416.x</w:t>
      </w:r>
    </w:p>
    <w:p w14:paraId="72CC154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himodaira, H. (2002). An approximately unbiased test of phylogenetic tree selection. </w:t>
      </w:r>
      <w:r w:rsidRPr="00BD73DD">
        <w:rPr>
          <w:rFonts w:cs="Times New Roman"/>
          <w:i/>
          <w:iCs/>
          <w:noProof/>
        </w:rPr>
        <w:t>Systematic Biology</w:t>
      </w:r>
      <w:r w:rsidRPr="00BD73DD">
        <w:rPr>
          <w:rFonts w:cs="Times New Roman"/>
          <w:noProof/>
        </w:rPr>
        <w:t>. https://doi.org/10.1080/10635150290069913</w:t>
      </w:r>
    </w:p>
    <w:p w14:paraId="1A59083B"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himodaira, H., &amp; Hasegawa, M. (2001). CONSEL: for assessing the confidence of phylogenetic tree selection. </w:t>
      </w:r>
      <w:r w:rsidRPr="00BD73DD">
        <w:rPr>
          <w:rFonts w:cs="Times New Roman"/>
          <w:i/>
          <w:iCs/>
          <w:noProof/>
        </w:rPr>
        <w:t>Bioinformatics</w:t>
      </w:r>
      <w:r w:rsidRPr="00BD73DD">
        <w:rPr>
          <w:rFonts w:cs="Times New Roman"/>
          <w:noProof/>
        </w:rPr>
        <w:t>. https://doi.org/10.1093/bioinformatics/17.12.1246</w:t>
      </w:r>
    </w:p>
    <w:p w14:paraId="649D853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iryaporn, A., Kuchma, S. L., O’Toole, G. A., &amp; Gitai, Z. (2014). Surface attachment induces </w:t>
      </w:r>
      <w:r w:rsidRPr="00BD73DD">
        <w:rPr>
          <w:rFonts w:cs="Times New Roman"/>
          <w:i/>
          <w:iCs/>
          <w:noProof/>
        </w:rPr>
        <w:t>Pseudomonas aeruginosa</w:t>
      </w:r>
      <w:r w:rsidRPr="00BD73DD">
        <w:rPr>
          <w:rFonts w:cs="Times New Roman"/>
          <w:noProof/>
        </w:rPr>
        <w:t xml:space="preserve"> virulence. </w:t>
      </w:r>
      <w:r w:rsidRPr="00BD73DD">
        <w:rPr>
          <w:rFonts w:cs="Times New Roman"/>
          <w:i/>
          <w:iCs/>
          <w:noProof/>
        </w:rPr>
        <w:t>Proceedings of the National Academy of Sciences</w:t>
      </w:r>
      <w:r w:rsidRPr="00BD73DD">
        <w:rPr>
          <w:rFonts w:cs="Times New Roman"/>
          <w:noProof/>
        </w:rPr>
        <w:t xml:space="preserve">, </w:t>
      </w:r>
      <w:r w:rsidRPr="00BD73DD">
        <w:rPr>
          <w:rFonts w:cs="Times New Roman"/>
          <w:i/>
          <w:iCs/>
          <w:noProof/>
        </w:rPr>
        <w:t>111</w:t>
      </w:r>
      <w:r w:rsidRPr="00BD73DD">
        <w:rPr>
          <w:rFonts w:cs="Times New Roman"/>
          <w:noProof/>
        </w:rPr>
        <w:t>(47), 16860–16865. https://doi.org/10.1073/pnas.1415712111</w:t>
      </w:r>
    </w:p>
    <w:p w14:paraId="0A0B86C4"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tamatakis, A. (2014). RAxML version 8: A tool for phylogenetic analysis and post-analysis of large phylogenies. </w:t>
      </w:r>
      <w:r w:rsidRPr="00BD73DD">
        <w:rPr>
          <w:rFonts w:cs="Times New Roman"/>
          <w:i/>
          <w:iCs/>
          <w:noProof/>
        </w:rPr>
        <w:t>Bioinformatics</w:t>
      </w:r>
      <w:r w:rsidRPr="00BD73DD">
        <w:rPr>
          <w:rFonts w:cs="Times New Roman"/>
          <w:noProof/>
        </w:rPr>
        <w:t>. https://doi.org/10.1093/bioinformatics/btu033</w:t>
      </w:r>
    </w:p>
    <w:p w14:paraId="773DB82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tingl, K., Müller, S., Scheidgen-Kleyboldt, G., Clausen, M., &amp; Maier, B. (2010). Composite system mediates two-step DNA uptake into Helicobacter pylori. </w:t>
      </w:r>
      <w:r w:rsidRPr="00BD73DD">
        <w:rPr>
          <w:rFonts w:cs="Times New Roman"/>
          <w:i/>
          <w:iCs/>
          <w:noProof/>
        </w:rPr>
        <w:t>Proceedings of the National Academy of Sciences of the United States of America</w:t>
      </w:r>
      <w:r w:rsidRPr="00BD73DD">
        <w:rPr>
          <w:rFonts w:cs="Times New Roman"/>
          <w:noProof/>
        </w:rPr>
        <w:t xml:space="preserve">, </w:t>
      </w:r>
      <w:r w:rsidRPr="00BD73DD">
        <w:rPr>
          <w:rFonts w:cs="Times New Roman"/>
          <w:i/>
          <w:iCs/>
          <w:noProof/>
        </w:rPr>
        <w:t>107</w:t>
      </w:r>
      <w:r w:rsidRPr="00BD73DD">
        <w:rPr>
          <w:rFonts w:cs="Times New Roman"/>
          <w:noProof/>
        </w:rPr>
        <w:t>(3), 1184–1189. https://doi.org/10.1073/pnas.0909955107</w:t>
      </w:r>
    </w:p>
    <w:p w14:paraId="15CDF3A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horvaldsdóttir, H., Robinson, J. T., &amp; Mesirov, J. P. (2013). Integrative Genomics Viewer (IGV): High-performance genomics data visualization and exploration. </w:t>
      </w:r>
      <w:r w:rsidRPr="00BD73DD">
        <w:rPr>
          <w:rFonts w:cs="Times New Roman"/>
          <w:i/>
          <w:iCs/>
          <w:noProof/>
        </w:rPr>
        <w:t>Briefings in Bioinformatics</w:t>
      </w:r>
      <w:r w:rsidRPr="00BD73DD">
        <w:rPr>
          <w:rFonts w:cs="Times New Roman"/>
          <w:noProof/>
        </w:rPr>
        <w:t>. https://doi.org/10.1093/bib/bbs017</w:t>
      </w:r>
    </w:p>
    <w:p w14:paraId="190823F5"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rain, C. M., Glover, N. M., Gonnet, G. H., Altenhoff, A. M., &amp; Dessimoz, C. (2017). Orthologous Matrix (OMA) algorithm 2.0: More robust to </w:t>
      </w:r>
      <w:r w:rsidRPr="00BD73DD">
        <w:rPr>
          <w:rFonts w:cs="Times New Roman"/>
          <w:noProof/>
        </w:rPr>
        <w:lastRenderedPageBreak/>
        <w:t xml:space="preserve">asymmetric evolutionary rates and more scalable hierarchical orthologous group inference. In </w:t>
      </w:r>
      <w:r w:rsidRPr="00BD73DD">
        <w:rPr>
          <w:rFonts w:cs="Times New Roman"/>
          <w:i/>
          <w:iCs/>
          <w:noProof/>
        </w:rPr>
        <w:t>Bioinformatics</w:t>
      </w:r>
      <w:r w:rsidRPr="00BD73DD">
        <w:rPr>
          <w:rFonts w:cs="Times New Roman"/>
          <w:noProof/>
        </w:rPr>
        <w:t>. https://doi.org/10.1093/bioinformatics/btx229</w:t>
      </w:r>
    </w:p>
    <w:p w14:paraId="685837E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ran, N.-V., Greshake Tzovaras, B., &amp; Ebersberger, I. (2018). PhyloProfile: dynamic visualization and exploration of multi-layered phylogenetic profiles. </w:t>
      </w:r>
      <w:r w:rsidRPr="00BD73DD">
        <w:rPr>
          <w:rFonts w:cs="Times New Roman"/>
          <w:i/>
          <w:iCs/>
          <w:noProof/>
        </w:rPr>
        <w:t>Bioinformatics</w:t>
      </w:r>
      <w:r w:rsidRPr="00BD73DD">
        <w:rPr>
          <w:rFonts w:cs="Times New Roman"/>
          <w:noProof/>
        </w:rPr>
        <w:t>. https://doi.org/10.1101/302109</w:t>
      </w:r>
    </w:p>
    <w:p w14:paraId="1B64B6B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eber, B. S., Harding, C. M., &amp; Feldman, M. F. (2015). Pathogenic Acinetobacter: from the Cell Surface to Infinity and Beyond.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98</w:t>
      </w:r>
      <w:r w:rsidRPr="00BD73DD">
        <w:rPr>
          <w:rFonts w:cs="Times New Roman"/>
          <w:noProof/>
        </w:rPr>
        <w:t>(6), 880–887. https://doi.org/10.1128/JB.00906-15</w:t>
      </w:r>
    </w:p>
    <w:p w14:paraId="01C152C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hittaker, C. A., &amp; Hynes, R. O. (2002). Distribution and Evolution of von Willebrand/Integrin A Domains: Widely Dispersed Domains with Roles in Cell Adhesion and Elsewhere. </w:t>
      </w:r>
      <w:r w:rsidRPr="00BD73DD">
        <w:rPr>
          <w:rFonts w:cs="Times New Roman"/>
          <w:i/>
          <w:iCs/>
          <w:noProof/>
        </w:rPr>
        <w:t>Molecular Biology of the Cell</w:t>
      </w:r>
      <w:r w:rsidRPr="00BD73DD">
        <w:rPr>
          <w:rFonts w:cs="Times New Roman"/>
          <w:noProof/>
        </w:rPr>
        <w:t xml:space="preserve">, </w:t>
      </w:r>
      <w:r w:rsidRPr="00BD73DD">
        <w:rPr>
          <w:rFonts w:cs="Times New Roman"/>
          <w:i/>
          <w:iCs/>
          <w:noProof/>
        </w:rPr>
        <w:t>13</w:t>
      </w:r>
      <w:r w:rsidRPr="00BD73DD">
        <w:rPr>
          <w:rFonts w:cs="Times New Roman"/>
          <w:noProof/>
        </w:rPr>
        <w:t>(10), 3369–3387. https://doi.org/10.1091/mbc.e02-05-0259</w:t>
      </w:r>
    </w:p>
    <w:p w14:paraId="7090A7A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ilharm, G., Piesker, J., Laue, M., &amp; Skiebe, E. (2013). DNA Uptake by the nosocomial pathogen acinetobacter baumannii occurs during movement along wet surfaces. </w:t>
      </w:r>
      <w:r w:rsidRPr="00BD73DD">
        <w:rPr>
          <w:rFonts w:cs="Times New Roman"/>
          <w:i/>
          <w:iCs/>
          <w:noProof/>
        </w:rPr>
        <w:t>Journal of Bacteriology</w:t>
      </w:r>
      <w:r w:rsidRPr="00BD73DD">
        <w:rPr>
          <w:rFonts w:cs="Times New Roman"/>
          <w:noProof/>
        </w:rPr>
        <w:t>. https://doi.org/10.1128/JB.00754-13</w:t>
      </w:r>
    </w:p>
    <w:p w14:paraId="787BAC7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Yu, C.-S., Chen, Y.-C., Lu, C.-H., &amp; Hwang, J.-K. (2006). Prediction of protein subcellular localization. </w:t>
      </w:r>
      <w:r w:rsidRPr="00BD73DD">
        <w:rPr>
          <w:rFonts w:cs="Times New Roman"/>
          <w:i/>
          <w:iCs/>
          <w:noProof/>
        </w:rPr>
        <w:t>Proteins: Structure, Function, and Bioinformatics</w:t>
      </w:r>
      <w:r w:rsidRPr="00BD73DD">
        <w:rPr>
          <w:rFonts w:cs="Times New Roman"/>
          <w:noProof/>
        </w:rPr>
        <w:t xml:space="preserve">, </w:t>
      </w:r>
      <w:r w:rsidRPr="00BD73DD">
        <w:rPr>
          <w:rFonts w:cs="Times New Roman"/>
          <w:i/>
          <w:iCs/>
          <w:noProof/>
        </w:rPr>
        <w:t>64</w:t>
      </w:r>
      <w:r w:rsidRPr="00BD73DD">
        <w:rPr>
          <w:rFonts w:cs="Times New Roman"/>
          <w:noProof/>
        </w:rPr>
        <w:t>(3), 643–651. https://doi.org/10.1002/prot.21018</w:t>
      </w:r>
    </w:p>
    <w:p w14:paraId="3B9383FB" w14:textId="77777777" w:rsidR="00BD73DD" w:rsidRPr="00BD73DD" w:rsidRDefault="00BD73DD" w:rsidP="00BD73DD">
      <w:pPr>
        <w:widowControl w:val="0"/>
        <w:autoSpaceDE w:val="0"/>
        <w:autoSpaceDN w:val="0"/>
        <w:adjustRightInd w:val="0"/>
        <w:ind w:left="480" w:hanging="480"/>
        <w:rPr>
          <w:noProof/>
        </w:rPr>
      </w:pPr>
      <w:r w:rsidRPr="00BD73DD">
        <w:rPr>
          <w:rFonts w:cs="Times New Roman"/>
          <w:noProof/>
        </w:rPr>
        <w:t xml:space="preserve">Zhu, Q., Kosoy, M., &amp; Dittmar, K. (2014). HGTector: an automated method facilitating genome-wide discovery of putative horizontal gene transfers. </w:t>
      </w:r>
      <w:r w:rsidRPr="00BD73DD">
        <w:rPr>
          <w:rFonts w:cs="Times New Roman"/>
          <w:i/>
          <w:iCs/>
          <w:noProof/>
        </w:rPr>
        <w:t>BMC Genomics</w:t>
      </w:r>
      <w:r w:rsidRPr="00BD73DD">
        <w:rPr>
          <w:rFonts w:cs="Times New Roman"/>
          <w:noProof/>
        </w:rPr>
        <w:t>. https://doi.org/10.1186/1471-2164-15-717</w:t>
      </w:r>
    </w:p>
    <w:p w14:paraId="3E3C03EE" w14:textId="228DF300" w:rsidR="00DF7D95" w:rsidRPr="00DF7D95" w:rsidRDefault="00DF7D95" w:rsidP="00BD73DD">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5" w:name="_Toc528762485"/>
      <w:r>
        <w:lastRenderedPageBreak/>
        <w:t>Appendix</w:t>
      </w:r>
      <w:bookmarkEnd w:id="225"/>
    </w:p>
    <w:p w14:paraId="314E7536" w14:textId="0CA520D9" w:rsidR="007B5696" w:rsidRDefault="007B5696" w:rsidP="004841C0">
      <w:pPr>
        <w:pStyle w:val="Heading3"/>
        <w:numPr>
          <w:ilvl w:val="0"/>
          <w:numId w:val="0"/>
        </w:numPr>
      </w:pPr>
      <w:bookmarkStart w:id="226" w:name="_Toc528762486"/>
      <w:r>
        <w:t>Tables</w:t>
      </w:r>
      <w:bookmarkEnd w:id="226"/>
    </w:p>
    <w:p w14:paraId="408F5478" w14:textId="7E163114" w:rsidR="00B66147" w:rsidRDefault="00B66147" w:rsidP="00492CB5">
      <w:pPr>
        <w:pStyle w:val="Caption"/>
        <w:keepNext/>
        <w:spacing w:after="0"/>
      </w:pPr>
      <w:bookmarkStart w:id="227"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7"/>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Ref seq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lbensis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apis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ijerinckii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erezinia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hemicus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issieri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ouvetii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risouii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subsp. anitratus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elticus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efluvii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dijkshoornia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equi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andensis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erneri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uillouia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gyllenbergii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emolyticus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harbinensis HITLi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drijaensis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ohnsonii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junii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ookii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kyonggiensis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ctuca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lwoffii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woffii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ectaris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nosocomialis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oleivorans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arvus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ittii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opuli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agensis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roteolyticus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puyangensis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qingfengensis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adioresistens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rudis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chindleri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eifertii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andoii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jernbergia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towneri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ursingii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venetianus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8"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8"/>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r w:rsidRPr="00492CB5">
              <w:rPr>
                <w:rFonts w:eastAsia="Times New Roman" w:cs="Times New Roman"/>
                <w:color w:val="000000"/>
                <w:sz w:val="20"/>
                <w:szCs w:val="20"/>
                <w:lang w:val="de-DE"/>
              </w:rPr>
              <w:t>Ref seq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Taxon name</w:t>
            </w:r>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gonorrhoeae</w:t>
            </w:r>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Nesseria animalis</w:t>
            </w:r>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radiodurans</w:t>
            </w:r>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Deinococcus geothermalis</w:t>
            </w:r>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stutzeri</w:t>
            </w:r>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Pseudomonas aeruginosa</w:t>
            </w:r>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Thermus thermophilus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9"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9"/>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self score</w:t>
            </w:r>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 subsp. enterica serovar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chrobactrum</w:t>
            </w:r>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ethylovulum psychrotolerans</w:t>
            </w:r>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itinophaga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ovidencia alcalifaciens</w:t>
            </w:r>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r w:rsidRPr="00492CB5">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ammaproteobacteria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ycolicibacterium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ranconibacter helveticus</w:t>
            </w:r>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rkholderia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upriavidus pinatubonensis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zoarcus communis</w:t>
            </w:r>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tenotrophomonas maltophilia</w:t>
            </w:r>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Achromobacter xylosoxidans</w:t>
            </w:r>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oraxella osloensis</w:t>
            </w:r>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assilia phosphatilytica</w:t>
            </w:r>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antoea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tutzeri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itrobacter freundii</w:t>
            </w:r>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ewanella putrefaciens</w:t>
            </w:r>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uttiauxella ferragutia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migulae</w:t>
            </w:r>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nitroreducens</w:t>
            </w:r>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kuykendallii</w:t>
            </w:r>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indica</w:t>
            </w:r>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rwinia amylovora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Xenorhabdus mauleonii</w:t>
            </w:r>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Klebsiella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eia oryza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leiphilus messinensis</w:t>
            </w:r>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ctinobacillus porcitonsillarum</w:t>
            </w:r>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0"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0"/>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ryptosporangium aurantiacum</w:t>
            </w:r>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Granulicoccus phenolivorans</w:t>
            </w:r>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Alteromonas mediterranea</w:t>
            </w:r>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NA (N6-adenosine(37)-N6)-threonylcarbamoyltransferase complex ATPase TsaE</w:t>
            </w:r>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Ruminococcus lacyaris</w:t>
            </w:r>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Bacterium YEK0313, Bosea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Bradyrhizobium</w:t>
            </w:r>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1"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1"/>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Curvibacter</w:t>
            </w:r>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Bradyrhizobium</w:t>
            </w:r>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Jatrophihabitans endophyticus</w:t>
            </w:r>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Curvibacter</w:t>
            </w:r>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bl>
    <w:p w14:paraId="4A9886E1" w14:textId="393C7A7A" w:rsidR="00492CB5" w:rsidRDefault="00492CB5" w:rsidP="00B66147"/>
    <w:p w14:paraId="6D47F648" w14:textId="04F95F89" w:rsidR="00492CB5" w:rsidRDefault="00492CB5" w:rsidP="00B2170B">
      <w:pPr>
        <w:pStyle w:val="Caption"/>
        <w:keepNext/>
        <w:spacing w:after="120"/>
      </w:pPr>
      <w:bookmarkStart w:id="232"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2"/>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xcinucleas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Afipia broomeae</w:t>
            </w:r>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Microvirga</w:t>
            </w:r>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ABC transporter ATP-binding protein</w:t>
            </w:r>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Bradyrhizobium</w:t>
            </w:r>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fipia, Bradyrhizobium</w:t>
            </w:r>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1F2D55">
              <w:rPr>
                <w:rFonts w:ascii="Calibri" w:eastAsia="Times New Roman" w:hAnsi="Calibri" w:cs="Times New Roman"/>
                <w:color w:val="000000"/>
                <w:sz w:val="14"/>
                <w:szCs w:val="14"/>
              </w:rPr>
              <w:t>Aquabacterium</w:t>
            </w:r>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3" w:name="_Ref528748055"/>
      <w:bookmarkStart w:id="234" w:name="_Ref528748063"/>
      <w:bookmarkStart w:id="235" w:name="_Toc528762487"/>
      <w:r>
        <w:rPr>
          <w:noProof/>
        </w:rPr>
        <w:lastRenderedPageBreak/>
        <mc:AlternateContent>
          <mc:Choice Requires="wps">
            <w:drawing>
              <wp:anchor distT="0" distB="0" distL="114300" distR="114300" simplePos="0" relativeHeight="251735040" behindDoc="0" locked="0" layoutInCell="1" allowOverlap="1" wp14:anchorId="02662425" wp14:editId="63B8624E">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BB5896" w:rsidRPr="00E479B1" w:rsidRDefault="00BB5896" w:rsidP="00354E1B">
                            <w:pPr>
                              <w:pStyle w:val="Caption"/>
                              <w:rPr>
                                <w:b/>
                                <w:noProof/>
                                <w:color w:val="000000" w:themeColor="text1"/>
                              </w:rPr>
                            </w:pPr>
                            <w:bookmarkStart w:id="236"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6"/>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8" type="#_x0000_t202" style="position:absolute;left:0;text-align:left;margin-left:31.9pt;margin-top:268.15pt;width:361.15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BB5896" w:rsidRPr="00E479B1" w:rsidRDefault="00BB5896" w:rsidP="00354E1B">
                      <w:pPr>
                        <w:pStyle w:val="Caption"/>
                        <w:rPr>
                          <w:b/>
                          <w:noProof/>
                          <w:color w:val="000000" w:themeColor="text1"/>
                        </w:rPr>
                      </w:pPr>
                      <w:bookmarkStart w:id="23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2992" behindDoc="0" locked="0" layoutInCell="1" allowOverlap="1" wp14:anchorId="148A82F3" wp14:editId="33A041D9">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3"/>
      <w:bookmarkEnd w:id="234"/>
      <w:bookmarkEnd w:id="235"/>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260AF0CF">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9">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8"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8"/>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5568" behindDoc="0" locked="0" layoutInCell="1" allowOverlap="1" wp14:anchorId="4D6BA8B8" wp14:editId="0CC4F9E9">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0">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BB5896" w:rsidRPr="007A18F7" w:rsidRDefault="00BB5896" w:rsidP="007A18F7">
                              <w:pPr>
                                <w:pStyle w:val="Caption"/>
                                <w:rPr>
                                  <w:noProof/>
                                  <w:color w:val="000000" w:themeColor="text1"/>
                                </w:rPr>
                              </w:pPr>
                              <w:bookmarkStart w:id="239" w:name="_Ref528591912"/>
                              <w:bookmarkStart w:id="24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9" style="position:absolute;left:0;text-align:left;margin-left:-36.05pt;margin-top:4.9pt;width:472.95pt;height:427.45pt;z-index:251885568;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0"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1" o:title="" cropbottom="5592f"/>
                </v:shape>
                <v:shape id="Text Box 21" o:spid="_x0000_s1161"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BB5896" w:rsidRPr="007A18F7" w:rsidRDefault="00BB5896" w:rsidP="007A18F7">
                        <w:pPr>
                          <w:pStyle w:val="Caption"/>
                          <w:rPr>
                            <w:noProof/>
                            <w:color w:val="000000" w:themeColor="text1"/>
                          </w:rPr>
                        </w:pPr>
                        <w:bookmarkStart w:id="241" w:name="_Ref528591912"/>
                        <w:bookmarkStart w:id="24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2"/>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1712" behindDoc="0" locked="0" layoutInCell="1" allowOverlap="1" wp14:anchorId="72E946E6" wp14:editId="7BB428C5">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2">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3">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4">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5"/>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6"/>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7"/>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2" style="position:absolute;left:0;text-align:left;margin-left:-19.45pt;margin-top:49.85pt;width:462.15pt;height:672.95pt;z-index:251891712;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3"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8" o:title=""/>
                </v:shape>
                <v:shape id="Picture 88" o:spid="_x0000_s1164"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9" o:title=""/>
                </v:shape>
                <v:shape id="Picture 89" o:spid="_x0000_s1165"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0" o:title=""/>
                </v:shape>
                <v:shape id="Picture 90" o:spid="_x0000_s1166"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1" o:title=""/>
                </v:shape>
                <v:shape id="Picture 92" o:spid="_x0000_s1167"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2" o:title="" cropleft="11899f" cropright="11806f"/>
                  <o:lock v:ext="edit" aspectratio="f"/>
                </v:shape>
                <v:shape id="Picture 93" o:spid="_x0000_s1168"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3" o:title="" croptop="23080f" cropbottom="24299f" cropleft="1883f" cropright="830f"/>
                  <o:lock v:ext="edit" aspectratio="f"/>
                </v:shape>
                <v:shape id="TextBox 16" o:spid="_x0000_s1169"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0"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1"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2"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3"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4"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5"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6"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7"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3760" behindDoc="0" locked="0" layoutInCell="1" allowOverlap="1" wp14:anchorId="173827D7" wp14:editId="498D188F">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4"/>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5"/>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6"/>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7"/>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8"/>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8" style="position:absolute;left:0;text-align:left;margin-left:-10.85pt;margin-top:56.85pt;width:460.7pt;height:670.75pt;z-index:251893760;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9"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9" o:title=""/>
                </v:shape>
                <v:shape id="Picture 106" o:spid="_x0000_s1180"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0" o:title=""/>
                </v:shape>
                <v:shape id="Picture 107" o:spid="_x0000_s1181"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1" o:title=""/>
                </v:shape>
                <v:shape id="Picture 108" o:spid="_x0000_s1182"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2" o:title=""/>
                </v:shape>
                <v:shape id="TextBox 11" o:spid="_x0000_s1183"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4"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5"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6"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3" o:title="" croptop="23080f" cropbottom="24299f" cropleft="2246f" cropright="830f"/>
                  <o:lock v:ext="edit" aspectratio="f"/>
                </v:shape>
                <v:shape id="TextBox 20" o:spid="_x0000_s1187"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8"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9"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0"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91"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2"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3"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00FE0A2A" wp14:editId="44F3FDB1">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4"/>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5"/>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6"/>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7"/>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8"/>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4" style="position:absolute;margin-left:-11.55pt;margin-top:57.3pt;width:470.1pt;height:670.85pt;z-index:251907072;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5"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6"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7"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8"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9"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00"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01"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9" o:title=""/>
                </v:shape>
                <v:shape id="Picture 129" o:spid="_x0000_s1202"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0" o:title=""/>
                </v:shape>
                <v:shape id="Picture 130" o:spid="_x0000_s120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1" o:title=""/>
                </v:shape>
                <v:shape id="Picture 131" o:spid="_x0000_s1204"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2" o:title=""/>
                </v:shape>
                <v:shape id="Picture 132" o:spid="_x0000_s1205"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3" o:title="" cropleft="12496f" cropright="12662f"/>
                </v:shape>
                <v:shape id="Picture 133" o:spid="_x0000_s1206"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7"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8"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9"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5024" behindDoc="0" locked="0" layoutInCell="1" allowOverlap="1" wp14:anchorId="616620C9" wp14:editId="5F583DAD">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4"/>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5"/>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6"/>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7"/>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8"/>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10" style="position:absolute;left:0;text-align:left;margin-left:-13.6pt;margin-top:56.45pt;width:474.9pt;height:671.6pt;z-index:251905024;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11"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2"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3"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4"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5"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6"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9" o:title=""/>
                </v:shape>
                <v:shape id="TextBox 18" o:spid="_x0000_s1217"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8"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0" o:title=""/>
                </v:shape>
                <v:shape id="Picture 146" o:spid="_x0000_s1219"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1" o:title=""/>
                </v:shape>
                <v:shape id="Picture 147" o:spid="_x0000_s1220"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2" o:title=""/>
                </v:shape>
                <v:shape id="Picture 148" o:spid="_x0000_s1221"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3" o:title="" cropleft="12079f" cropright="11788f"/>
                </v:shape>
                <v:shape id="Picture 149" o:spid="_x0000_s1222"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3"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4"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5"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0928" behindDoc="0" locked="0" layoutInCell="1" allowOverlap="1" wp14:anchorId="772163B0" wp14:editId="5742EF89">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4"/>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5"/>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6"/>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7"/>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8"/>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6" style="position:absolute;margin-left:-11.9pt;margin-top:55.7pt;width:461.85pt;height:672.35pt;z-index:251900928;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27"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8"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9"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0"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1"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2"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3"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9" o:title=""/>
                </v:shape>
                <v:shape id="Picture 161" o:spid="_x0000_s1234"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0" o:title=""/>
                </v:shape>
                <v:shape id="Picture 162" o:spid="_x0000_s1235"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1" o:title="" cropleft="12003f" cropright="11864f"/>
                </v:shape>
                <v:shape id="Picture 163" o:spid="_x0000_s1236"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2" o:title=""/>
                </v:shape>
                <v:shape id="Picture 164" o:spid="_x0000_s1237"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3" o:title=""/>
                </v:shape>
                <v:shape id="Picture 165" o:spid="_x0000_s1238"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9"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0"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1"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2976" behindDoc="0" locked="0" layoutInCell="1" allowOverlap="1" wp14:anchorId="106717BA" wp14:editId="3DEC44DE">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4"/>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5"/>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6"/>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7"/>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8"/>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2" style="position:absolute;margin-left:-12.3pt;margin-top:57.55pt;width:461.85pt;height:670.4pt;z-index:251902976;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3"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4"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5"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6"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7"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8"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9"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50"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9" o:title=""/>
                </v:shape>
                <v:shape id="Picture 178" o:spid="_x0000_s1251"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0" o:title=""/>
                </v:shape>
                <v:shape id="Picture 179" o:spid="_x0000_s1252"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1" o:title=""/>
                </v:shape>
                <v:shape id="Picture 180" o:spid="_x0000_s1253"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2" o:title=""/>
                </v:shape>
                <v:shape id="Picture 181" o:spid="_x0000_s1254"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3" o:title="" cropleft="12544f" cropright="12800f"/>
                </v:shape>
                <v:shape id="TextBox 22" o:spid="_x0000_s1255"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6"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7"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3216" behindDoc="0" locked="0" layoutInCell="1" allowOverlap="1" wp14:anchorId="50FE46BF" wp14:editId="2C1ADA48">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4"/>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5"/>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6"/>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7"/>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8"/>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9"/>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8" style="position:absolute;left:0;text-align:left;margin-left:-13.1pt;margin-top:56.1pt;width:456.7pt;height:672.3pt;z-index:251913216;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59"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60"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1"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2"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3"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4"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5"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0" o:title=""/>
                </v:shape>
                <v:shape id="Picture 225" o:spid="_x0000_s1266"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1" o:title=""/>
                </v:shape>
                <v:shape id="Picture 226" o:spid="_x0000_s1267"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2" o:title=""/>
                </v:shape>
                <v:shape id="Picture 227" o:spid="_x0000_s1268"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3" o:title=""/>
                </v:shape>
                <v:shape id="Picture 228" o:spid="_x0000_s1269"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4" o:title="" cropleft="12234f" cropright="12080f"/>
                </v:shape>
                <v:shape id="Picture 229" o:spid="_x0000_s1270"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5" o:title="" croptop="22705f" cropbottom="23449f" cropleft="2052f"/>
                  <o:lock v:ext="edit" aspectratio="f"/>
                </v:shape>
                <v:shape id="TextBox 22" o:spid="_x0000_s1271"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2"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3"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5264" behindDoc="0" locked="0" layoutInCell="1" allowOverlap="1" wp14:anchorId="68B90A0E" wp14:editId="1D34C9A2">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6"/>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7"/>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8"/>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9"/>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0"/>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4" style="position:absolute;left:0;text-align:left;margin-left:-11.4pt;margin-top:58.2pt;width:457.1pt;height:670.15pt;z-index:251915264;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5"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6"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7"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8"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9"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0"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1"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2"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3"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4"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1" o:title=""/>
                </v:shape>
                <v:shape id="Picture 276" o:spid="_x0000_s1285"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2" o:title=""/>
                </v:shape>
                <v:shape id="Picture 277" o:spid="_x0000_s1286"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3" o:title=""/>
                </v:shape>
                <v:shape id="Picture 278" o:spid="_x0000_s1287"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4" o:title=""/>
                </v:shape>
                <v:shape id="Picture 279" o:spid="_x0000_s1288"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5" o:title="" croptop="23486f" cropbottom="23507f" cropleft="1910f"/>
                  <o:lock v:ext="edit" aspectratio="f"/>
                </v:shape>
                <v:shape id="TextBox 24" o:spid="_x0000_s1289"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7312" behindDoc="0" locked="0" layoutInCell="1" allowOverlap="1" wp14:anchorId="1A8AB894" wp14:editId="0D281EA7">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6"/>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7"/>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8"/>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9"/>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0"/>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1"/>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90" style="position:absolute;left:0;text-align:left;margin-left:-12pt;margin-top:56.3pt;width:458.2pt;height:671.6pt;z-index:251917312;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91"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2"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3"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4"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5"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6"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7"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8"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9"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2" o:title=""/>
                </v:shape>
                <v:shape id="Picture 291" o:spid="_x0000_s1300"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3" o:title=""/>
                </v:shape>
                <v:shape id="Picture 292" o:spid="_x0000_s1301"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4" o:title="" cropleft="12273f" cropright="13070f"/>
                </v:shape>
                <v:shape id="Picture 293" o:spid="_x0000_s1302"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5" o:title=""/>
                </v:shape>
                <v:shape id="Picture 294" o:spid="_x0000_s1303"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6" o:title=""/>
                </v:shape>
                <v:shape id="TextBox 12" o:spid="_x0000_s1304"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5"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7"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3" w:name="_Toc528762488"/>
      <w:r>
        <w:lastRenderedPageBreak/>
        <w:t>Acknowledgements</w:t>
      </w:r>
      <w:bookmarkEnd w:id="243"/>
    </w:p>
    <w:p w14:paraId="446800D9" w14:textId="42D4F162" w:rsidR="00A41B63" w:rsidRPr="00A41B63" w:rsidRDefault="00A41B63" w:rsidP="007B5696">
      <w:pPr>
        <w:pStyle w:val="Heading1"/>
        <w:numPr>
          <w:ilvl w:val="0"/>
          <w:numId w:val="0"/>
        </w:numPr>
      </w:pPr>
      <w:bookmarkStart w:id="244" w:name="_Toc528762489"/>
      <w:r>
        <w:t>Curriculum Vitae</w:t>
      </w:r>
      <w:bookmarkEnd w:id="244"/>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4" w:author="Sachli Zafari" w:date="2018-09-05T16:46:00Z" w:initials="0">
    <w:p w14:paraId="2A132A96" w14:textId="29EC9DC8" w:rsidR="00BB5896" w:rsidRDefault="00BB5896">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9D3B8" w14:textId="77777777" w:rsidR="00A763E4" w:rsidRDefault="00A763E4" w:rsidP="00104AE7">
      <w:pPr>
        <w:spacing w:line="240" w:lineRule="auto"/>
      </w:pPr>
      <w:r>
        <w:separator/>
      </w:r>
    </w:p>
  </w:endnote>
  <w:endnote w:type="continuationSeparator" w:id="0">
    <w:p w14:paraId="2DE1BC64" w14:textId="77777777" w:rsidR="00A763E4" w:rsidRDefault="00A763E4"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BB5896" w:rsidRDefault="00BB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BB5896" w:rsidRDefault="00BB5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75617" w14:textId="77777777" w:rsidR="00A763E4" w:rsidRDefault="00A763E4" w:rsidP="00104AE7">
      <w:pPr>
        <w:spacing w:line="240" w:lineRule="auto"/>
      </w:pPr>
      <w:r>
        <w:separator/>
      </w:r>
    </w:p>
  </w:footnote>
  <w:footnote w:type="continuationSeparator" w:id="0">
    <w:p w14:paraId="340CA5BD" w14:textId="77777777" w:rsidR="00A763E4" w:rsidRDefault="00A763E4"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BB5896" w:rsidRDefault="00BB5896">
    <w:pPr>
      <w:pStyle w:val="Header"/>
    </w:pPr>
  </w:p>
  <w:p w14:paraId="6C8DF0F9" w14:textId="77777777" w:rsidR="00BB5896" w:rsidRDefault="00BB5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E2"/>
    <w:rsid w:val="000E2B33"/>
    <w:rsid w:val="000F0595"/>
    <w:rsid w:val="000F6272"/>
    <w:rsid w:val="00100949"/>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739D"/>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763E4"/>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2F68"/>
    <w:rsid w:val="00C54CA0"/>
    <w:rsid w:val="00C5530C"/>
    <w:rsid w:val="00C563C1"/>
    <w:rsid w:val="00C57704"/>
    <w:rsid w:val="00C607F6"/>
    <w:rsid w:val="00C62D43"/>
    <w:rsid w:val="00C67BF8"/>
    <w:rsid w:val="00C7142B"/>
    <w:rsid w:val="00C73EBC"/>
    <w:rsid w:val="00C808EE"/>
    <w:rsid w:val="00C82357"/>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528E"/>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4C92"/>
    <w:rsid w:val="00F17C29"/>
    <w:rsid w:val="00F21B03"/>
    <w:rsid w:val="00F33821"/>
    <w:rsid w:val="00F36A2C"/>
    <w:rsid w:val="00F42B6F"/>
    <w:rsid w:val="00F4664E"/>
    <w:rsid w:val="00F53B5D"/>
    <w:rsid w:val="00F54E30"/>
    <w:rsid w:val="00F56934"/>
    <w:rsid w:val="00F56ECE"/>
    <w:rsid w:val="00F57882"/>
    <w:rsid w:val="00F610ED"/>
    <w:rsid w:val="00F62ACA"/>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3F14"/>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6/09/relationships/commentsIds" Target="commentsIds.xm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emf"/><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emf"/><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emf"/><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tiff"/><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png"/><Relationship Id="rId192" Type="http://schemas.openxmlformats.org/officeDocument/2006/relationships/image" Target="media/image167.emf"/><Relationship Id="rId206" Type="http://schemas.openxmlformats.org/officeDocument/2006/relationships/image" Target="media/image181.(null)"/><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emf"/><Relationship Id="rId182" Type="http://schemas.openxmlformats.org/officeDocument/2006/relationships/image" Target="media/image157.emf"/><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png"/><Relationship Id="rId218" Type="http://schemas.openxmlformats.org/officeDocument/2006/relationships/fontTable" Target="fontTable.xm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png"/><Relationship Id="rId208" Type="http://schemas.openxmlformats.org/officeDocument/2006/relationships/image" Target="media/image183.png"/><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png"/><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null)"/><Relationship Id="rId189" Type="http://schemas.openxmlformats.org/officeDocument/2006/relationships/image" Target="media/image164.(null)"/><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89.png"/><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microsoft.com/office/2011/relationships/commentsExtended" Target="commentsExtended.xm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null)"/><Relationship Id="rId179" Type="http://schemas.openxmlformats.org/officeDocument/2006/relationships/image" Target="media/image154.emf"/><Relationship Id="rId195" Type="http://schemas.openxmlformats.org/officeDocument/2006/relationships/image" Target="media/image170.emf"/><Relationship Id="rId209" Type="http://schemas.openxmlformats.org/officeDocument/2006/relationships/image" Target="media/image184.(null)"/><Relationship Id="rId190" Type="http://schemas.openxmlformats.org/officeDocument/2006/relationships/image" Target="media/image165.emf"/><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null)"/><Relationship Id="rId143" Type="http://schemas.openxmlformats.org/officeDocument/2006/relationships/image" Target="media/image118.emf"/><Relationship Id="rId148" Type="http://schemas.openxmlformats.org/officeDocument/2006/relationships/image" Target="media/image123.png"/><Relationship Id="rId164" Type="http://schemas.openxmlformats.org/officeDocument/2006/relationships/image" Target="media/image139.(null)"/><Relationship Id="rId169" Type="http://schemas.openxmlformats.org/officeDocument/2006/relationships/image" Target="media/image144.emf"/><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null)"/><Relationship Id="rId215" Type="http://schemas.openxmlformats.org/officeDocument/2006/relationships/image" Target="media/image190.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null)"/><Relationship Id="rId175" Type="http://schemas.openxmlformats.org/officeDocument/2006/relationships/image" Target="media/image150.(null)"/><Relationship Id="rId196" Type="http://schemas.openxmlformats.org/officeDocument/2006/relationships/image" Target="media/image171.(null)"/><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null)"/><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null)"/><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91.emf"/><Relationship Id="rId134" Type="http://schemas.openxmlformats.org/officeDocument/2006/relationships/image" Target="media/image109.(null)"/><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null)"/><Relationship Id="rId197" Type="http://schemas.openxmlformats.org/officeDocument/2006/relationships/image" Target="media/image172.(null)"/><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null)"/><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png"/><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emf"/><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null)"/><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png"/><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comments" Target="comments.xm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png"/><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null)"/><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8ABE3-4C46-BC44-AEA5-3AF06ED5D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6</TotalTime>
  <Pages>92</Pages>
  <Words>48744</Words>
  <Characters>277845</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39</cp:revision>
  <cp:lastPrinted>2018-10-24T12:45:00Z</cp:lastPrinted>
  <dcterms:created xsi:type="dcterms:W3CDTF">2018-10-08T09:54:00Z</dcterms:created>
  <dcterms:modified xsi:type="dcterms:W3CDTF">2018-11-2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